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B2D6132" w14:textId="5147C0ED" w:rsidR="00A72F3E" w:rsidRDefault="00FF05C0" w:rsidP="00A72F3E">
      <w:pPr>
        <w:pStyle w:val="NoSpacing"/>
        <w:jc w:val="center"/>
        <w:rPr>
          <w:b/>
          <w:sz w:val="24"/>
        </w:rPr>
      </w:pPr>
      <w:bookmarkStart w:id="0" w:name="_GoBack"/>
      <w:bookmarkEnd w:id="0"/>
      <w:r>
        <w:rPr>
          <w:b/>
          <w:sz w:val="24"/>
        </w:rPr>
        <w:t>The pendulum of ch</w:t>
      </w:r>
      <w:r w:rsidR="00A72F3E">
        <w:rPr>
          <w:b/>
          <w:sz w:val="24"/>
        </w:rPr>
        <w:t xml:space="preserve">loroquine </w:t>
      </w:r>
      <w:r w:rsidR="000C26F2" w:rsidRPr="007277E7">
        <w:rPr>
          <w:b/>
          <w:sz w:val="24"/>
        </w:rPr>
        <w:t>chemo</w:t>
      </w:r>
      <w:r w:rsidR="003516A7">
        <w:rPr>
          <w:b/>
          <w:sz w:val="24"/>
        </w:rPr>
        <w:t>prophylaxis for</w:t>
      </w:r>
      <w:r w:rsidR="00A72F3E">
        <w:rPr>
          <w:b/>
          <w:sz w:val="24"/>
        </w:rPr>
        <w:t xml:space="preserve"> malaria </w:t>
      </w:r>
      <w:r w:rsidR="00A72F3E" w:rsidRPr="001F34BE">
        <w:rPr>
          <w:b/>
          <w:sz w:val="24"/>
        </w:rPr>
        <w:t>in pregnancy</w:t>
      </w:r>
      <w:r w:rsidR="00513C3A">
        <w:rPr>
          <w:b/>
          <w:sz w:val="24"/>
        </w:rPr>
        <w:t>:</w:t>
      </w:r>
    </w:p>
    <w:p w14:paraId="26F697B4" w14:textId="77777777" w:rsidR="00A72F3E" w:rsidRDefault="003516A7" w:rsidP="00A72F3E">
      <w:pPr>
        <w:pStyle w:val="NoSpacing"/>
        <w:jc w:val="center"/>
        <w:rPr>
          <w:b/>
          <w:sz w:val="24"/>
        </w:rPr>
      </w:pPr>
      <w:r>
        <w:rPr>
          <w:b/>
          <w:sz w:val="24"/>
        </w:rPr>
        <w:t>New e</w:t>
      </w:r>
      <w:r w:rsidR="00A72F3E">
        <w:rPr>
          <w:b/>
          <w:sz w:val="24"/>
        </w:rPr>
        <w:t>vidence from Malawi</w:t>
      </w:r>
    </w:p>
    <w:p w14:paraId="5D269461" w14:textId="77777777" w:rsidR="00A72F3E" w:rsidRDefault="00A72F3E" w:rsidP="00A72F3E">
      <w:pPr>
        <w:pStyle w:val="NoSpacing"/>
        <w:rPr>
          <w:b/>
          <w:sz w:val="24"/>
        </w:rPr>
      </w:pPr>
    </w:p>
    <w:p w14:paraId="2C172BB9" w14:textId="77777777" w:rsidR="00E27E8A" w:rsidRPr="00590227" w:rsidRDefault="00E27E8A" w:rsidP="00590227">
      <w:pPr>
        <w:pStyle w:val="NoSpacing"/>
        <w:jc w:val="center"/>
        <w:rPr>
          <w:sz w:val="24"/>
        </w:rPr>
      </w:pPr>
      <w:r w:rsidRPr="00590227">
        <w:rPr>
          <w:bCs/>
          <w:sz w:val="24"/>
        </w:rPr>
        <w:t xml:space="preserve">R Matthew Chico </w:t>
      </w:r>
      <w:r w:rsidRPr="00590227">
        <w:rPr>
          <w:sz w:val="24"/>
        </w:rPr>
        <w:t>and Feiko O ter Kuile</w:t>
      </w:r>
    </w:p>
    <w:p w14:paraId="0FF533EC" w14:textId="77777777" w:rsidR="00E27E8A" w:rsidRPr="00590227" w:rsidRDefault="00E27E8A" w:rsidP="003516A7"/>
    <w:p w14:paraId="4CD5A4CC" w14:textId="77777777" w:rsidR="00590227" w:rsidRPr="00590227" w:rsidRDefault="00590227" w:rsidP="003516A7">
      <w:r w:rsidRPr="00590227">
        <w:t>R Matthew Chico, London School of Hygiene &amp; Tropical Med</w:t>
      </w:r>
      <w:r>
        <w:t>icine, London WC1E 7HT, UK</w:t>
      </w:r>
    </w:p>
    <w:p w14:paraId="3B200B90" w14:textId="77777777" w:rsidR="00590227" w:rsidRDefault="00590227" w:rsidP="003516A7">
      <w:r w:rsidRPr="00590227">
        <w:t xml:space="preserve">Feiko O ter Kuile, Liverpool School of Tropical Medicine, Liverpool, L3 5QA, UK </w:t>
      </w:r>
    </w:p>
    <w:p w14:paraId="57686AE7" w14:textId="77777777" w:rsidR="00E27E8A" w:rsidRDefault="00E27E8A" w:rsidP="003516A7"/>
    <w:p w14:paraId="5BDA06B8" w14:textId="77777777" w:rsidR="00693102" w:rsidRDefault="00693102" w:rsidP="003516A7"/>
    <w:p w14:paraId="5640A2C6" w14:textId="6B8E0E21" w:rsidR="0084577F" w:rsidRPr="0058371F" w:rsidRDefault="0084577F" w:rsidP="003516A7">
      <w:r w:rsidRPr="0084577F">
        <w:t>Word</w:t>
      </w:r>
      <w:r>
        <w:t>s</w:t>
      </w:r>
      <w:r w:rsidR="006E0B39">
        <w:t xml:space="preserve"> = </w:t>
      </w:r>
      <w:r w:rsidR="007416B2">
        <w:t>7</w:t>
      </w:r>
      <w:r w:rsidR="0081119F">
        <w:t>54</w:t>
      </w:r>
      <w:r w:rsidR="00864FA5">
        <w:br/>
        <w:t>R</w:t>
      </w:r>
      <w:r w:rsidRPr="0058371F">
        <w:t xml:space="preserve">eferences = </w:t>
      </w:r>
      <w:r w:rsidR="00540A36">
        <w:t>13</w:t>
      </w:r>
    </w:p>
    <w:p w14:paraId="08B16F48" w14:textId="77777777" w:rsidR="0058371F" w:rsidRDefault="0058371F" w:rsidP="003516A7"/>
    <w:p w14:paraId="22680D53" w14:textId="277594C6" w:rsidR="00DF6761" w:rsidRDefault="00AE075F" w:rsidP="00547953">
      <w:r>
        <w:rPr>
          <w:bCs/>
        </w:rPr>
        <w:t>Malaria is</w:t>
      </w:r>
      <w:r w:rsidRPr="00AE075F">
        <w:rPr>
          <w:bCs/>
        </w:rPr>
        <w:t xml:space="preserve"> among the most </w:t>
      </w:r>
      <w:r>
        <w:rPr>
          <w:bCs/>
        </w:rPr>
        <w:t xml:space="preserve">common </w:t>
      </w:r>
      <w:r w:rsidRPr="00AE075F">
        <w:rPr>
          <w:bCs/>
        </w:rPr>
        <w:t xml:space="preserve">preventable causes of adverse </w:t>
      </w:r>
      <w:r w:rsidR="005865F1">
        <w:rPr>
          <w:bCs/>
        </w:rPr>
        <w:t>pregnancy</w:t>
      </w:r>
      <w:r w:rsidRPr="00AE075F">
        <w:rPr>
          <w:bCs/>
        </w:rPr>
        <w:t xml:space="preserve"> outcomes. </w:t>
      </w:r>
      <w:r w:rsidR="00CD1242" w:rsidRPr="00C45A72">
        <w:t xml:space="preserve">WHO </w:t>
      </w:r>
      <w:r w:rsidR="00693102" w:rsidRPr="00C45A72">
        <w:t>recommend</w:t>
      </w:r>
      <w:r w:rsidR="00AA0416" w:rsidRPr="00C45A72">
        <w:t>s</w:t>
      </w:r>
      <w:r w:rsidR="007C211F" w:rsidRPr="00C45A72">
        <w:t xml:space="preserve"> </w:t>
      </w:r>
      <w:r w:rsidR="00CD1242" w:rsidRPr="00C45A72">
        <w:t xml:space="preserve">intermittent preventive treatment </w:t>
      </w:r>
      <w:r w:rsidR="009427E7" w:rsidRPr="00C45A72">
        <w:t xml:space="preserve">(IPTp) </w:t>
      </w:r>
      <w:r w:rsidR="005C5C48">
        <w:t xml:space="preserve">with </w:t>
      </w:r>
      <w:r w:rsidR="003548A8" w:rsidRPr="00C45A72">
        <w:t>sulphadoxine-pyrimethamine (SP)</w:t>
      </w:r>
      <w:r w:rsidR="00F10F96">
        <w:t xml:space="preserve"> </w:t>
      </w:r>
      <w:r w:rsidR="00386450">
        <w:t xml:space="preserve">for </w:t>
      </w:r>
      <w:r w:rsidR="00F10F96">
        <w:t>HIV-negative women</w:t>
      </w:r>
      <w:r w:rsidR="0081119F">
        <w:t>, h</w:t>
      </w:r>
      <w:r w:rsidR="00F10F96" w:rsidRPr="00F10F96">
        <w:t>ow</w:t>
      </w:r>
      <w:r w:rsidR="0081119F">
        <w:t xml:space="preserve">ever, parasite resistance </w:t>
      </w:r>
      <w:r w:rsidR="00F10F96">
        <w:t xml:space="preserve">now </w:t>
      </w:r>
      <w:r w:rsidR="00F10F96" w:rsidRPr="00F10F96">
        <w:t xml:space="preserve">threatens </w:t>
      </w:r>
      <w:r w:rsidR="0081119F">
        <w:t>its</w:t>
      </w:r>
      <w:r w:rsidR="00F10F96" w:rsidRPr="00F10F96">
        <w:t xml:space="preserve"> effectiveness.</w:t>
      </w:r>
      <w:r w:rsidR="00ED4561">
        <w:rPr>
          <w:lang w:val="en-US"/>
        </w:rPr>
        <w:t xml:space="preserve"> </w:t>
      </w:r>
      <w:r w:rsidR="00C6657D">
        <w:rPr>
          <w:lang w:val="en-US"/>
        </w:rPr>
        <w:t>Over the past decade, researcher</w:t>
      </w:r>
      <w:r w:rsidR="00453E52">
        <w:rPr>
          <w:lang w:val="en-US"/>
        </w:rPr>
        <w:t>s</w:t>
      </w:r>
      <w:r w:rsidR="00C6657D">
        <w:rPr>
          <w:lang w:val="en-US"/>
        </w:rPr>
        <w:t xml:space="preserve"> have</w:t>
      </w:r>
      <w:r w:rsidR="00386450" w:rsidRPr="002360CB">
        <w:t xml:space="preserve"> </w:t>
      </w:r>
      <w:r w:rsidR="00B36CE8">
        <w:t xml:space="preserve">investigated </w:t>
      </w:r>
      <w:r w:rsidR="00564051" w:rsidRPr="002360CB">
        <w:t xml:space="preserve">alternative </w:t>
      </w:r>
      <w:r w:rsidR="00564051">
        <w:t xml:space="preserve">strategies </w:t>
      </w:r>
      <w:r w:rsidR="00986D7A">
        <w:t xml:space="preserve">using </w:t>
      </w:r>
      <w:r w:rsidR="00503F70">
        <w:t>screen and treat</w:t>
      </w:r>
      <w:r w:rsidR="00986D7A">
        <w:t xml:space="preserve"> approaches</w:t>
      </w:r>
      <w:r w:rsidR="00564051">
        <w:t xml:space="preserve">, </w:t>
      </w:r>
      <w:r w:rsidR="00B36CE8">
        <w:t>and</w:t>
      </w:r>
      <w:r w:rsidR="00564051">
        <w:t xml:space="preserve"> </w:t>
      </w:r>
      <w:r w:rsidR="0081119F">
        <w:t xml:space="preserve">using </w:t>
      </w:r>
      <w:r w:rsidR="00564051">
        <w:t xml:space="preserve">alternative drugs </w:t>
      </w:r>
      <w:r w:rsidR="00503F70">
        <w:t>to</w:t>
      </w:r>
      <w:r w:rsidR="00986D7A">
        <w:t xml:space="preserve"> replace </w:t>
      </w:r>
      <w:r w:rsidR="00564051" w:rsidRPr="002360CB">
        <w:t>SP</w:t>
      </w:r>
      <w:r w:rsidR="00F04200">
        <w:t>, but results were</w:t>
      </w:r>
      <w:r w:rsidR="00BC6223">
        <w:t xml:space="preserve"> </w:t>
      </w:r>
      <w:r w:rsidR="00F04200">
        <w:t xml:space="preserve">mostly </w:t>
      </w:r>
      <w:r w:rsidR="00564051">
        <w:t>disappoint</w:t>
      </w:r>
      <w:r w:rsidR="00F04200">
        <w:t>ing</w:t>
      </w:r>
      <w:r w:rsidR="00564051" w:rsidRPr="002360CB">
        <w:t>.</w:t>
      </w:r>
      <w:r w:rsidR="00B02ED1">
        <w:fldChar w:fldCharType="begin">
          <w:fldData xml:space="preserve">PEVuZE5vdGU+PENpdGU+PEF1dGhvcj5EZXNhaTwvQXV0aG9yPjxZZWFyPjIwMTg8L1llYXI+PFJl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</w:fldData>
        </w:fldChar>
      </w:r>
      <w:r w:rsidR="00B02ED1">
        <w:instrText xml:space="preserve"> ADDIN EN.CITE </w:instrText>
      </w:r>
      <w:r w:rsidR="00B02ED1">
        <w:fldChar w:fldCharType="begin">
          <w:fldData xml:space="preserve">PEVuZE5vdGU+PENpdGU+PEF1dGhvcj5EZXNhaTwvQXV0aG9yPjxZZWFyPjIwMTg8L1llYXI+PFJl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</w:fldData>
        </w:fldChar>
      </w:r>
      <w:r w:rsidR="00B02ED1">
        <w:instrText xml:space="preserve"> ADDIN EN.CITE.DATA </w:instrText>
      </w:r>
      <w:r w:rsidR="00B02ED1">
        <w:fldChar w:fldCharType="end"/>
      </w:r>
      <w:r w:rsidR="00B02ED1">
        <w:fldChar w:fldCharType="separate"/>
      </w:r>
      <w:r w:rsidR="00B02ED1" w:rsidRPr="00B02ED1">
        <w:rPr>
          <w:noProof/>
          <w:vertAlign w:val="superscript"/>
        </w:rPr>
        <w:t>1</w:t>
      </w:r>
      <w:r w:rsidR="00B02ED1">
        <w:fldChar w:fldCharType="end"/>
      </w:r>
      <w:r w:rsidR="0003441C">
        <w:t xml:space="preserve"> </w:t>
      </w:r>
      <w:r w:rsidR="00C6657D">
        <w:t>Apart from</w:t>
      </w:r>
      <w:r w:rsidR="00986D7A" w:rsidRPr="002360CB">
        <w:t xml:space="preserve"> </w:t>
      </w:r>
      <w:r w:rsidR="0079546F" w:rsidRPr="0079546F">
        <w:t>dihydroartemisinin-piperaquine</w:t>
      </w:r>
      <w:r w:rsidR="00986D7A">
        <w:t>,</w:t>
      </w:r>
      <w:r w:rsidR="00B02ED1">
        <w:fldChar w:fldCharType="begin">
          <w:fldData xml:space="preserve">PEVuZE5vdGU+PENpdGU+PEF1dGhvcj5EZXNhaTwvQXV0aG9yPjxZZWFyPjIwMTU8L1llYXI+PFJl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</w:fldData>
        </w:fldChar>
      </w:r>
      <w:r w:rsidR="00B02ED1">
        <w:instrText xml:space="preserve"> ADDIN EN.CITE </w:instrText>
      </w:r>
      <w:r w:rsidR="00B02ED1">
        <w:fldChar w:fldCharType="begin">
          <w:fldData xml:space="preserve">PEVuZE5vdGU+PENpdGU+PEF1dGhvcj5EZXNhaTwvQXV0aG9yPjxZZWFyPjIwMTU8L1llYXI+PFJl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</w:fldData>
        </w:fldChar>
      </w:r>
      <w:r w:rsidR="00B02ED1">
        <w:instrText xml:space="preserve"> ADDIN EN.CITE.DATA </w:instrText>
      </w:r>
      <w:r w:rsidR="00B02ED1">
        <w:fldChar w:fldCharType="end"/>
      </w:r>
      <w:r w:rsidR="00B02ED1">
        <w:fldChar w:fldCharType="separate"/>
      </w:r>
      <w:r w:rsidR="00B02ED1" w:rsidRPr="00B02ED1">
        <w:rPr>
          <w:noProof/>
          <w:vertAlign w:val="superscript"/>
        </w:rPr>
        <w:t>2,3</w:t>
      </w:r>
      <w:r w:rsidR="00B02ED1">
        <w:fldChar w:fldCharType="end"/>
      </w:r>
      <w:r w:rsidR="00B02ED1">
        <w:t xml:space="preserve"> all other options, including low-dose mefloquine,</w:t>
      </w:r>
      <w:r w:rsidR="00B02ED1">
        <w:fldChar w:fldCharType="begin">
          <w:fldData xml:space="preserve">PEVuZE5vdGU+PENpdGUgRXhjbHVkZVllYXI9IjEiPjxBdXRob3I+QnJpYW5kPC9BdXRob3I+PFll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</w:fldData>
        </w:fldChar>
      </w:r>
      <w:r w:rsidR="00B02ED1">
        <w:instrText xml:space="preserve"> ADDIN EN.CITE </w:instrText>
      </w:r>
      <w:r w:rsidR="00B02ED1">
        <w:fldChar w:fldCharType="begin">
          <w:fldData xml:space="preserve">PEVuZE5vdGU+PENpdGUgRXhjbHVkZVllYXI9IjEiPjxBdXRob3I+QnJpYW5kPC9BdXRob3I+PFll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</w:fldData>
        </w:fldChar>
      </w:r>
      <w:r w:rsidR="00B02ED1">
        <w:instrText xml:space="preserve"> ADDIN EN.CITE.DATA </w:instrText>
      </w:r>
      <w:r w:rsidR="00B02ED1">
        <w:fldChar w:fldCharType="end"/>
      </w:r>
      <w:r w:rsidR="00B02ED1">
        <w:fldChar w:fldCharType="separate"/>
      </w:r>
      <w:r w:rsidR="00B02ED1" w:rsidRPr="00B02ED1">
        <w:rPr>
          <w:noProof/>
          <w:vertAlign w:val="superscript"/>
        </w:rPr>
        <w:t>4,5</w:t>
      </w:r>
      <w:r w:rsidR="00B02ED1">
        <w:fldChar w:fldCharType="end"/>
      </w:r>
      <w:r w:rsidR="0003441C" w:rsidRPr="002360CB">
        <w:t xml:space="preserve"> </w:t>
      </w:r>
      <w:r w:rsidR="00986D7A">
        <w:t>amodiaquine,</w:t>
      </w:r>
      <w:r w:rsidR="00B02ED1">
        <w:fldChar w:fldCharType="begin">
          <w:fldData xml:space="preserve">PEVuZE5vdGU+PENpdGU+PEF1dGhvcj5DbGVyazwvQXV0aG9yPjxZZWFyPjIwMDg8L1llYXI+PFJl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</w:fldData>
        </w:fldChar>
      </w:r>
      <w:r w:rsidR="00B02ED1">
        <w:instrText xml:space="preserve"> ADDIN EN.CITE </w:instrText>
      </w:r>
      <w:r w:rsidR="00B02ED1">
        <w:fldChar w:fldCharType="begin">
          <w:fldData xml:space="preserve">PEVuZE5vdGU+PENpdGU+PEF1dGhvcj5DbGVyazwvQXV0aG9yPjxZZWFyPjIwMDg8L1llYXI+PFJl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</w:fldData>
        </w:fldChar>
      </w:r>
      <w:r w:rsidR="00B02ED1">
        <w:instrText xml:space="preserve"> ADDIN EN.CITE.DATA </w:instrText>
      </w:r>
      <w:r w:rsidR="00B02ED1">
        <w:fldChar w:fldCharType="end"/>
      </w:r>
      <w:r w:rsidR="00B02ED1">
        <w:fldChar w:fldCharType="separate"/>
      </w:r>
      <w:r w:rsidR="00B02ED1" w:rsidRPr="00B02ED1">
        <w:rPr>
          <w:noProof/>
          <w:vertAlign w:val="superscript"/>
        </w:rPr>
        <w:t>6</w:t>
      </w:r>
      <w:r w:rsidR="00B02ED1">
        <w:fldChar w:fldCharType="end"/>
      </w:r>
      <w:r w:rsidR="00986D7A">
        <w:t xml:space="preserve"> and </w:t>
      </w:r>
      <w:r w:rsidR="009C433C">
        <w:t xml:space="preserve">a </w:t>
      </w:r>
      <w:r w:rsidR="00986D7A">
        <w:t>fixed dose-combination of chloroquine-azithromycin,</w:t>
      </w:r>
      <w:r w:rsidR="00B02ED1">
        <w:fldChar w:fldCharType="begin">
          <w:fldData xml:space="preserve">PEVuZE5vdGU+PENpdGU+PEF1dGhvcj5LaW1hbmk8L0F1dGhvcj48WWVhcj4yMDE2PC9ZZWFyPjxS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</w:fldData>
        </w:fldChar>
      </w:r>
      <w:r w:rsidR="00B02ED1">
        <w:instrText xml:space="preserve"> ADDIN EN.CITE </w:instrText>
      </w:r>
      <w:r w:rsidR="00B02ED1">
        <w:fldChar w:fldCharType="begin">
          <w:fldData xml:space="preserve">PEVuZE5vdGU+PENpdGU+PEF1dGhvcj5LaW1hbmk8L0F1dGhvcj48WWVhcj4yMDE2PC9ZZWFyPjxS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</w:fldData>
        </w:fldChar>
      </w:r>
      <w:r w:rsidR="00B02ED1">
        <w:instrText xml:space="preserve"> ADDIN EN.CITE.DATA </w:instrText>
      </w:r>
      <w:r w:rsidR="00B02ED1">
        <w:fldChar w:fldCharType="end"/>
      </w:r>
      <w:r w:rsidR="00B02ED1">
        <w:fldChar w:fldCharType="separate"/>
      </w:r>
      <w:r w:rsidR="00B02ED1" w:rsidRPr="00B02ED1">
        <w:rPr>
          <w:noProof/>
          <w:vertAlign w:val="superscript"/>
        </w:rPr>
        <w:t>7</w:t>
      </w:r>
      <w:r w:rsidR="00B02ED1">
        <w:fldChar w:fldCharType="end"/>
      </w:r>
      <w:r w:rsidR="00986D7A">
        <w:t xml:space="preserve"> were too poorly tolerated </w:t>
      </w:r>
      <w:r w:rsidR="00214177">
        <w:t>for</w:t>
      </w:r>
      <w:r w:rsidR="00986D7A">
        <w:t xml:space="preserve"> IPTp.</w:t>
      </w:r>
      <w:r w:rsidR="0003441C">
        <w:t xml:space="preserve"> </w:t>
      </w:r>
      <w:r w:rsidR="00C6657D">
        <w:t>I</w:t>
      </w:r>
      <w:r w:rsidR="000361D1">
        <w:t xml:space="preserve">t is unclear </w:t>
      </w:r>
      <w:r w:rsidR="00A12781">
        <w:t>i</w:t>
      </w:r>
      <w:r w:rsidR="00C6657D">
        <w:t xml:space="preserve">n the latter trial </w:t>
      </w:r>
      <w:r w:rsidR="0003441C">
        <w:t xml:space="preserve">whether </w:t>
      </w:r>
      <w:r w:rsidR="004E0067">
        <w:t xml:space="preserve">poor tolerability </w:t>
      </w:r>
      <w:r w:rsidR="00503F70">
        <w:t>resulted from t</w:t>
      </w:r>
      <w:r w:rsidR="007915D1">
        <w:t>he high dose of azithromycin</w:t>
      </w:r>
      <w:r w:rsidR="00D51542">
        <w:t xml:space="preserve"> (3g</w:t>
      </w:r>
      <w:r w:rsidR="007915D1">
        <w:t>/</w:t>
      </w:r>
      <w:r w:rsidR="00D51542">
        <w:t>course)</w:t>
      </w:r>
      <w:r w:rsidR="0003441C">
        <w:t xml:space="preserve">, </w:t>
      </w:r>
      <w:r w:rsidR="00503F70">
        <w:t>from</w:t>
      </w:r>
      <w:r w:rsidR="0003441C">
        <w:t xml:space="preserve"> </w:t>
      </w:r>
      <w:r w:rsidR="007915D1">
        <w:t>chloroquine</w:t>
      </w:r>
      <w:r w:rsidR="0003441C">
        <w:t xml:space="preserve">, or </w:t>
      </w:r>
      <w:r w:rsidR="00503F70">
        <w:t xml:space="preserve">from </w:t>
      </w:r>
      <w:r w:rsidR="0003441C">
        <w:t>the</w:t>
      </w:r>
      <w:r w:rsidR="007915D1">
        <w:t>ir</w:t>
      </w:r>
      <w:r w:rsidR="0003441C">
        <w:t xml:space="preserve"> combination</w:t>
      </w:r>
      <w:r w:rsidR="00D51542">
        <w:t xml:space="preserve">. </w:t>
      </w:r>
      <w:r w:rsidR="000361D1">
        <w:t>A</w:t>
      </w:r>
      <w:r w:rsidR="00D51542">
        <w:t xml:space="preserve"> planned interim analysis </w:t>
      </w:r>
      <w:r w:rsidR="000361D1">
        <w:t xml:space="preserve">showed </w:t>
      </w:r>
      <w:r w:rsidR="00D51542">
        <w:t xml:space="preserve">no </w:t>
      </w:r>
      <w:r w:rsidR="00D51542" w:rsidRPr="00D51542">
        <w:t>difference</w:t>
      </w:r>
      <w:r w:rsidR="006C7676">
        <w:t>s</w:t>
      </w:r>
      <w:r w:rsidR="00D51542" w:rsidRPr="00D51542">
        <w:t xml:space="preserve"> in sub</w:t>
      </w:r>
      <w:r w:rsidR="00504B10">
        <w:t>-</w:t>
      </w:r>
      <w:r w:rsidR="00D51542" w:rsidRPr="00D51542">
        <w:t>optimal pregnancy outcomes</w:t>
      </w:r>
      <w:r w:rsidR="00503F70">
        <w:t xml:space="preserve"> </w:t>
      </w:r>
      <w:r w:rsidR="00D51542">
        <w:t>relative to IPTp</w:t>
      </w:r>
      <w:r w:rsidR="005C5C48">
        <w:t>-</w:t>
      </w:r>
      <w:r w:rsidR="00D51542">
        <w:t>SP</w:t>
      </w:r>
      <w:r w:rsidR="00D51542" w:rsidRPr="00D51542">
        <w:t>,</w:t>
      </w:r>
      <w:r w:rsidR="00D51542">
        <w:t xml:space="preserve"> and t</w:t>
      </w:r>
      <w:r w:rsidR="00D51542" w:rsidRPr="00D51542">
        <w:t xml:space="preserve">he trial was terminated early </w:t>
      </w:r>
      <w:r w:rsidR="002A4047">
        <w:t>on grounds of</w:t>
      </w:r>
      <w:r w:rsidR="002A4047" w:rsidRPr="00D51542">
        <w:t xml:space="preserve"> </w:t>
      </w:r>
      <w:r w:rsidR="00D51542" w:rsidRPr="00D51542">
        <w:t>futility.</w:t>
      </w:r>
      <w:r w:rsidR="00B02ED1">
        <w:fldChar w:fldCharType="begin">
          <w:fldData xml:space="preserve">PEVuZE5vdGU+PENpdGU+PEF1dGhvcj5LaW1hbmk8L0F1dGhvcj48WWVhcj4yMDE2PC9ZZWFyPjxS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</w:fldData>
        </w:fldChar>
      </w:r>
      <w:r w:rsidR="00B02ED1">
        <w:instrText xml:space="preserve"> ADDIN EN.CITE </w:instrText>
      </w:r>
      <w:r w:rsidR="00B02ED1">
        <w:fldChar w:fldCharType="begin">
          <w:fldData xml:space="preserve">PEVuZE5vdGU+PENpdGU+PEF1dGhvcj5LaW1hbmk8L0F1dGhvcj48WWVhcj4yMDE2PC9ZZWFyPjxS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</w:fldData>
        </w:fldChar>
      </w:r>
      <w:r w:rsidR="00B02ED1">
        <w:instrText xml:space="preserve"> ADDIN EN.CITE.DATA </w:instrText>
      </w:r>
      <w:r w:rsidR="00B02ED1">
        <w:fldChar w:fldCharType="end"/>
      </w:r>
      <w:r w:rsidR="00B02ED1">
        <w:fldChar w:fldCharType="separate"/>
      </w:r>
      <w:r w:rsidR="00B02ED1" w:rsidRPr="00B02ED1">
        <w:rPr>
          <w:noProof/>
          <w:vertAlign w:val="superscript"/>
        </w:rPr>
        <w:t>7</w:t>
      </w:r>
      <w:r w:rsidR="00B02ED1">
        <w:fldChar w:fldCharType="end"/>
      </w:r>
      <w:r w:rsidR="00AB2006">
        <w:t xml:space="preserve"> </w:t>
      </w:r>
      <w:r w:rsidR="00A12781">
        <w:t>Consequently,</w:t>
      </w:r>
      <w:r w:rsidR="006C7676">
        <w:t xml:space="preserve"> </w:t>
      </w:r>
      <w:r w:rsidR="0081119F">
        <w:t>it</w:t>
      </w:r>
      <w:r w:rsidR="00453E52">
        <w:t xml:space="preserve"> was</w:t>
      </w:r>
      <w:r w:rsidR="00A12781">
        <w:t xml:space="preserve"> </w:t>
      </w:r>
      <w:r w:rsidR="00ED4561">
        <w:t xml:space="preserve">underpowered </w:t>
      </w:r>
      <w:r w:rsidR="00AB2006">
        <w:t xml:space="preserve">to </w:t>
      </w:r>
      <w:r w:rsidR="00453E52">
        <w:t>test</w:t>
      </w:r>
      <w:r w:rsidR="00AB2006">
        <w:t xml:space="preserve"> </w:t>
      </w:r>
      <w:r w:rsidR="00006806">
        <w:t>whether the</w:t>
      </w:r>
      <w:r w:rsidR="00AB2006">
        <w:t xml:space="preserve"> </w:t>
      </w:r>
      <w:r w:rsidR="006A3438">
        <w:t xml:space="preserve">degree of </w:t>
      </w:r>
      <w:r w:rsidR="00D2023A">
        <w:t>chloroquine</w:t>
      </w:r>
      <w:r w:rsidR="006A3438">
        <w:t xml:space="preserve"> resistance</w:t>
      </w:r>
      <w:r w:rsidR="00006806">
        <w:t>,</w:t>
      </w:r>
      <w:r w:rsidR="009932CA">
        <w:t xml:space="preserve"> which varied</w:t>
      </w:r>
      <w:r w:rsidR="00763BCF">
        <w:t xml:space="preserve"> widely between the five participa</w:t>
      </w:r>
      <w:r w:rsidR="009932CA">
        <w:t>ting countries</w:t>
      </w:r>
      <w:r w:rsidR="00006806">
        <w:t>, modified the impact</w:t>
      </w:r>
      <w:r w:rsidR="00503F70">
        <w:t xml:space="preserve">. </w:t>
      </w:r>
      <w:r w:rsidR="00A12781">
        <w:t>Thus</w:t>
      </w:r>
      <w:r w:rsidR="00503F70">
        <w:t>,</w:t>
      </w:r>
      <w:r w:rsidR="006C7676">
        <w:t xml:space="preserve"> </w:t>
      </w:r>
      <w:r w:rsidR="000361D1">
        <w:t xml:space="preserve">a </w:t>
      </w:r>
      <w:r w:rsidR="00453E52">
        <w:t xml:space="preserve">key </w:t>
      </w:r>
      <w:r w:rsidR="006C7676">
        <w:t xml:space="preserve">question </w:t>
      </w:r>
      <w:r w:rsidR="00503F70">
        <w:t>remained unanswered</w:t>
      </w:r>
      <w:r w:rsidR="002A2FE9">
        <w:t>:</w:t>
      </w:r>
      <w:r w:rsidR="00503F70">
        <w:t xml:space="preserve"> </w:t>
      </w:r>
      <w:r w:rsidR="002A2FE9">
        <w:t xml:space="preserve">Could </w:t>
      </w:r>
      <w:r w:rsidR="00D2023A">
        <w:t>chloroquine</w:t>
      </w:r>
      <w:r w:rsidR="006C7676">
        <w:t xml:space="preserve"> be </w:t>
      </w:r>
      <w:r w:rsidR="00835B79">
        <w:t>re-</w:t>
      </w:r>
      <w:r w:rsidR="006C7676">
        <w:t>considered</w:t>
      </w:r>
      <w:r w:rsidR="00835B79">
        <w:t xml:space="preserve"> </w:t>
      </w:r>
      <w:r w:rsidR="004E0067">
        <w:t xml:space="preserve">for preventive use </w:t>
      </w:r>
      <w:r w:rsidR="00C447DF">
        <w:t xml:space="preserve">in </w:t>
      </w:r>
      <w:r w:rsidR="00D2023A">
        <w:t xml:space="preserve">countries </w:t>
      </w:r>
      <w:r w:rsidR="00503F70">
        <w:t xml:space="preserve">with high-grade SP resistance </w:t>
      </w:r>
      <w:r w:rsidR="007E2200">
        <w:t xml:space="preserve">and </w:t>
      </w:r>
      <w:r w:rsidR="00C447DF">
        <w:t xml:space="preserve">where </w:t>
      </w:r>
      <w:r w:rsidR="00D2023A">
        <w:t>chloroquine susceptibility had</w:t>
      </w:r>
      <w:r w:rsidR="00C447DF">
        <w:t xml:space="preserve"> return</w:t>
      </w:r>
      <w:r w:rsidR="006C7676">
        <w:t>ed</w:t>
      </w:r>
      <w:r w:rsidR="00D830A1">
        <w:t xml:space="preserve">? </w:t>
      </w:r>
      <w:r w:rsidR="007915D1">
        <w:t xml:space="preserve">Malawi </w:t>
      </w:r>
      <w:r w:rsidR="002A2FE9">
        <w:t xml:space="preserve">was </w:t>
      </w:r>
      <w:r w:rsidR="007915D1">
        <w:t>t</w:t>
      </w:r>
      <w:r w:rsidR="00B02ED1">
        <w:t xml:space="preserve">he first country in Africa to </w:t>
      </w:r>
      <w:r w:rsidR="000A4D82">
        <w:t xml:space="preserve">report </w:t>
      </w:r>
      <w:r w:rsidR="004E0067">
        <w:t xml:space="preserve">renewed parasite sensitivity </w:t>
      </w:r>
      <w:r w:rsidR="002A2FE9">
        <w:t xml:space="preserve">to chloroquine </w:t>
      </w:r>
      <w:r w:rsidR="00835B79">
        <w:t xml:space="preserve">about </w:t>
      </w:r>
      <w:r w:rsidR="004E0067">
        <w:t>eight</w:t>
      </w:r>
      <w:r w:rsidR="00B02ED1">
        <w:t xml:space="preserve"> years after withdr</w:t>
      </w:r>
      <w:r w:rsidR="00453E52">
        <w:t>awing</w:t>
      </w:r>
      <w:r w:rsidR="00B02ED1">
        <w:t xml:space="preserve"> </w:t>
      </w:r>
      <w:r w:rsidR="0081119F">
        <w:t>its</w:t>
      </w:r>
      <w:r w:rsidR="00B02ED1">
        <w:t xml:space="preserve"> </w:t>
      </w:r>
      <w:r w:rsidR="000C26F2">
        <w:t xml:space="preserve">use </w:t>
      </w:r>
      <w:r w:rsidR="00B02ED1">
        <w:t>in 19</w:t>
      </w:r>
      <w:r w:rsidR="00835B79">
        <w:t>93</w:t>
      </w:r>
      <w:r w:rsidR="007A6BA1">
        <w:t xml:space="preserve"> in favour of SP</w:t>
      </w:r>
      <w:r w:rsidR="00B02ED1">
        <w:t>.</w:t>
      </w:r>
      <w:r w:rsidR="00B02ED1">
        <w:fldChar w:fldCharType="begin">
          <w:fldData xml:space="preserve">PEVuZE5vdGU+PENpdGU+PEF1dGhvcj5MYXVmZXI8L0F1dGhvcj48WWVhcj4yMDA2PC9ZZWFyPjxS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</w:fldData>
        </w:fldChar>
      </w:r>
      <w:r w:rsidR="00B02ED1">
        <w:instrText xml:space="preserve"> ADDIN EN.CITE </w:instrText>
      </w:r>
      <w:r w:rsidR="00B02ED1">
        <w:fldChar w:fldCharType="begin">
          <w:fldData xml:space="preserve">PEVuZE5vdGU+PENpdGU+PEF1dGhvcj5MYXVmZXI8L0F1dGhvcj48WWVhcj4yMDA2PC9ZZWFyPjxS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</w:fldData>
        </w:fldChar>
      </w:r>
      <w:r w:rsidR="00B02ED1">
        <w:instrText xml:space="preserve"> ADDIN EN.CITE.DATA </w:instrText>
      </w:r>
      <w:r w:rsidR="00B02ED1">
        <w:fldChar w:fldCharType="end"/>
      </w:r>
      <w:r w:rsidR="00B02ED1">
        <w:fldChar w:fldCharType="separate"/>
      </w:r>
      <w:r w:rsidR="00B02ED1" w:rsidRPr="00B02ED1">
        <w:rPr>
          <w:noProof/>
          <w:vertAlign w:val="superscript"/>
        </w:rPr>
        <w:t>8</w:t>
      </w:r>
      <w:r w:rsidR="00B02ED1">
        <w:fldChar w:fldCharType="end"/>
      </w:r>
      <w:r w:rsidR="00B02ED1">
        <w:t xml:space="preserve"> </w:t>
      </w:r>
      <w:r w:rsidR="0081119F">
        <w:t xml:space="preserve">The same phenomenon </w:t>
      </w:r>
      <w:r w:rsidR="00B02ED1">
        <w:t xml:space="preserve">has since been </w:t>
      </w:r>
      <w:r w:rsidR="0081119F">
        <w:t>observed</w:t>
      </w:r>
      <w:r w:rsidR="00B02ED1">
        <w:t xml:space="preserve"> </w:t>
      </w:r>
      <w:r w:rsidR="007E2200">
        <w:t xml:space="preserve">elsewhere </w:t>
      </w:r>
      <w:r w:rsidR="00B02ED1">
        <w:t>in the region</w:t>
      </w:r>
      <w:r w:rsidR="00C447DF">
        <w:t xml:space="preserve">. </w:t>
      </w:r>
      <w:r w:rsidR="00B21C2B">
        <w:t>C</w:t>
      </w:r>
      <w:r w:rsidR="00D2023A">
        <w:t>hloroquine</w:t>
      </w:r>
      <w:r w:rsidR="00B21C2B">
        <w:t xml:space="preserve"> </w:t>
      </w:r>
      <w:r w:rsidR="007915D1">
        <w:t xml:space="preserve">for </w:t>
      </w:r>
      <w:r w:rsidR="00D2023A">
        <w:t>antenatal chemoprevention</w:t>
      </w:r>
      <w:r w:rsidR="00D71076">
        <w:t xml:space="preserve">, rather than </w:t>
      </w:r>
      <w:r w:rsidR="00D71076" w:rsidRPr="0079546F">
        <w:t>dihydroartemisinin-piperaquine</w:t>
      </w:r>
      <w:r w:rsidR="00D71076">
        <w:t>,</w:t>
      </w:r>
      <w:r w:rsidR="007915D1">
        <w:t xml:space="preserve"> would </w:t>
      </w:r>
      <w:r w:rsidR="00D71076">
        <w:t xml:space="preserve">allow </w:t>
      </w:r>
      <w:r w:rsidR="007915D1">
        <w:t xml:space="preserve">artemisinins </w:t>
      </w:r>
      <w:r w:rsidR="00D71076">
        <w:t xml:space="preserve">to be </w:t>
      </w:r>
      <w:r w:rsidR="00453E52">
        <w:t>reserved</w:t>
      </w:r>
      <w:r w:rsidR="00D71076">
        <w:t xml:space="preserve"> for </w:t>
      </w:r>
      <w:r w:rsidR="007915D1">
        <w:t>first</w:t>
      </w:r>
      <w:r w:rsidR="00FB529A">
        <w:t>-</w:t>
      </w:r>
      <w:r w:rsidR="007915D1">
        <w:t xml:space="preserve"> and second-line case</w:t>
      </w:r>
      <w:r w:rsidR="00FB529A">
        <w:t xml:space="preserve"> </w:t>
      </w:r>
      <w:r w:rsidR="007915D1">
        <w:t xml:space="preserve">management. Furthermore, chloroquine has well-established dosing and safety profiles for treatment and </w:t>
      </w:r>
      <w:r w:rsidR="000C26F2">
        <w:t>chemo</w:t>
      </w:r>
      <w:r w:rsidR="007915D1">
        <w:t>prophylaxis</w:t>
      </w:r>
      <w:r w:rsidR="007E2200">
        <w:t>,</w:t>
      </w:r>
      <w:r w:rsidR="007915D1">
        <w:t xml:space="preserve"> including in the first trimester when SP is contra-indicated, but when malaria is an important risk factor for adverse pregnancy outcomes.</w:t>
      </w:r>
      <w:r w:rsidR="007915D1">
        <w:fldChar w:fldCharType="begin">
          <w:fldData xml:space="preserve">PEVuZE5vdGU+PENpdGU+PEF1dGhvcj5Sb2dlcnNvbjwvQXV0aG9yPjxZZWFyPjIwMTg8L1llYXI+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</w:fldData>
        </w:fldChar>
      </w:r>
      <w:r w:rsidR="007915D1">
        <w:instrText xml:space="preserve"> ADDIN EN.CITE </w:instrText>
      </w:r>
      <w:r w:rsidR="007915D1">
        <w:fldChar w:fldCharType="begin">
          <w:fldData xml:space="preserve">PEVuZE5vdGU+PENpdGU+PEF1dGhvcj5Sb2dlcnNvbjwvQXV0aG9yPjxZZWFyPjIwMTg8L1llYXI+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</w:fldData>
        </w:fldChar>
      </w:r>
      <w:r w:rsidR="007915D1">
        <w:instrText xml:space="preserve"> ADDIN EN.CITE.DATA </w:instrText>
      </w:r>
      <w:r w:rsidR="007915D1">
        <w:fldChar w:fldCharType="end"/>
      </w:r>
      <w:r w:rsidR="007915D1">
        <w:fldChar w:fldCharType="separate"/>
      </w:r>
      <w:r w:rsidR="007915D1" w:rsidRPr="00B02ED1">
        <w:rPr>
          <w:noProof/>
          <w:vertAlign w:val="superscript"/>
        </w:rPr>
        <w:t>9</w:t>
      </w:r>
      <w:r w:rsidR="007915D1">
        <w:fldChar w:fldCharType="end"/>
      </w:r>
    </w:p>
    <w:p w14:paraId="36D7FD41" w14:textId="77777777" w:rsidR="00DF6761" w:rsidRDefault="00DF6761" w:rsidP="00547953"/>
    <w:p w14:paraId="537C6404" w14:textId="56E57303" w:rsidR="00547953" w:rsidRPr="007915D1" w:rsidRDefault="00DF6761" w:rsidP="00AA326B">
      <w:pPr>
        <w:rPr>
          <w:rStyle w:val="fontstyle01"/>
          <w:rFonts w:ascii="Calibri" w:hAnsi="Calibri" w:cs="Calibri"/>
          <w:bCs/>
          <w:color w:val="auto"/>
        </w:rPr>
      </w:pPr>
      <w:r>
        <w:t xml:space="preserve">In this issue, </w:t>
      </w:r>
      <w:r w:rsidRPr="00C45A72">
        <w:rPr>
          <w:bCs/>
        </w:rPr>
        <w:t xml:space="preserve">Divala and </w:t>
      </w:r>
      <w:r w:rsidRPr="00C45A72">
        <w:t>colleagues</w:t>
      </w:r>
      <w:r w:rsidRPr="00C45A72">
        <w:rPr>
          <w:highlight w:val="yellow"/>
          <w:vertAlign w:val="superscript"/>
        </w:rPr>
        <w:t xml:space="preserve">[ref] </w:t>
      </w:r>
      <w:r>
        <w:rPr>
          <w:bCs/>
        </w:rPr>
        <w:t xml:space="preserve">report the long-awaited results of a </w:t>
      </w:r>
      <w:r w:rsidR="00334CD4">
        <w:rPr>
          <w:bCs/>
        </w:rPr>
        <w:t>three</w:t>
      </w:r>
      <w:r>
        <w:rPr>
          <w:bCs/>
        </w:rPr>
        <w:t xml:space="preserve">-arm trial conducted </w:t>
      </w:r>
      <w:r w:rsidR="00E9128A">
        <w:rPr>
          <w:bCs/>
        </w:rPr>
        <w:t xml:space="preserve">among </w:t>
      </w:r>
      <w:r>
        <w:rPr>
          <w:bCs/>
        </w:rPr>
        <w:t>900 HIV-uninfected women in Malawi</w:t>
      </w:r>
      <w:r w:rsidR="00453E52">
        <w:rPr>
          <w:bCs/>
        </w:rPr>
        <w:t>. C</w:t>
      </w:r>
      <w:r>
        <w:rPr>
          <w:bCs/>
        </w:rPr>
        <w:t>hloroquine monotherapy</w:t>
      </w:r>
      <w:r w:rsidR="00FD679E">
        <w:rPr>
          <w:bCs/>
        </w:rPr>
        <w:t xml:space="preserve"> was</w:t>
      </w:r>
      <w:r>
        <w:rPr>
          <w:bCs/>
        </w:rPr>
        <w:t xml:space="preserve"> given either </w:t>
      </w:r>
      <w:r w:rsidR="00835B79">
        <w:rPr>
          <w:bCs/>
        </w:rPr>
        <w:t>as two-course IPTp</w:t>
      </w:r>
      <w:r w:rsidRPr="00C45A72">
        <w:t xml:space="preserve">, </w:t>
      </w:r>
      <w:r>
        <w:rPr>
          <w:bCs/>
        </w:rPr>
        <w:t xml:space="preserve">or as weekly </w:t>
      </w:r>
      <w:r w:rsidR="00D2023A">
        <w:rPr>
          <w:bCs/>
        </w:rPr>
        <w:t>chloroquine</w:t>
      </w:r>
      <w:r>
        <w:rPr>
          <w:bCs/>
        </w:rPr>
        <w:t xml:space="preserve"> chemoprophylaxis</w:t>
      </w:r>
      <w:r w:rsidR="00E81434">
        <w:rPr>
          <w:bCs/>
        </w:rPr>
        <w:t xml:space="preserve">, </w:t>
      </w:r>
      <w:r w:rsidR="00006806">
        <w:rPr>
          <w:bCs/>
        </w:rPr>
        <w:t>and compared against</w:t>
      </w:r>
      <w:r w:rsidR="00FD679E">
        <w:rPr>
          <w:bCs/>
        </w:rPr>
        <w:t xml:space="preserve"> </w:t>
      </w:r>
      <w:r>
        <w:rPr>
          <w:bCs/>
        </w:rPr>
        <w:t>two-course IPTp</w:t>
      </w:r>
      <w:r w:rsidR="00D2023A">
        <w:rPr>
          <w:bCs/>
        </w:rPr>
        <w:t>-</w:t>
      </w:r>
      <w:r>
        <w:rPr>
          <w:bCs/>
        </w:rPr>
        <w:t>SP</w:t>
      </w:r>
      <w:r w:rsidR="00D2023A">
        <w:rPr>
          <w:bCs/>
        </w:rPr>
        <w:t xml:space="preserve">, </w:t>
      </w:r>
      <w:r w:rsidR="0081119F">
        <w:rPr>
          <w:bCs/>
        </w:rPr>
        <w:t xml:space="preserve">which was </w:t>
      </w:r>
      <w:r w:rsidR="00D2023A">
        <w:rPr>
          <w:bCs/>
        </w:rPr>
        <w:t>the standard at that time of the study</w:t>
      </w:r>
      <w:r>
        <w:rPr>
          <w:bCs/>
        </w:rPr>
        <w:t>.</w:t>
      </w:r>
      <w:r w:rsidR="007915D1">
        <w:rPr>
          <w:bCs/>
        </w:rPr>
        <w:t xml:space="preserve"> </w:t>
      </w:r>
      <w:r w:rsidR="00E81434">
        <w:rPr>
          <w:bCs/>
        </w:rPr>
        <w:t>Despite</w:t>
      </w:r>
      <w:r w:rsidR="00547953">
        <w:rPr>
          <w:bCs/>
        </w:rPr>
        <w:t xml:space="preserve"> well-documented high-grade SP resistance in the study area, IPTp</w:t>
      </w:r>
      <w:r w:rsidR="000A4D82">
        <w:rPr>
          <w:bCs/>
        </w:rPr>
        <w:t>-chloroquine</w:t>
      </w:r>
      <w:r w:rsidR="00547953">
        <w:rPr>
          <w:bCs/>
        </w:rPr>
        <w:t xml:space="preserve"> </w:t>
      </w:r>
      <w:r>
        <w:rPr>
          <w:bCs/>
        </w:rPr>
        <w:t>w</w:t>
      </w:r>
      <w:r w:rsidR="00547953">
        <w:rPr>
          <w:bCs/>
        </w:rPr>
        <w:t>as no better than SP in preventing</w:t>
      </w:r>
      <w:r w:rsidR="00D2023A">
        <w:rPr>
          <w:bCs/>
        </w:rPr>
        <w:t xml:space="preserve"> </w:t>
      </w:r>
      <w:r w:rsidR="000A4D82">
        <w:rPr>
          <w:bCs/>
        </w:rPr>
        <w:t xml:space="preserve">placental malaria, </w:t>
      </w:r>
      <w:r w:rsidR="00D2023A">
        <w:rPr>
          <w:bCs/>
        </w:rPr>
        <w:t xml:space="preserve">the primary outcome </w:t>
      </w:r>
      <w:r w:rsidR="00B80F49">
        <w:rPr>
          <w:bCs/>
        </w:rPr>
        <w:t>(RR=</w:t>
      </w:r>
      <w:r w:rsidR="00547953" w:rsidRPr="00547953">
        <w:rPr>
          <w:bCs/>
        </w:rPr>
        <w:t>1.00</w:t>
      </w:r>
      <w:r w:rsidR="00547953">
        <w:rPr>
          <w:bCs/>
        </w:rPr>
        <w:t xml:space="preserve">). </w:t>
      </w:r>
      <w:r>
        <w:rPr>
          <w:bCs/>
        </w:rPr>
        <w:t xml:space="preserve">However, when provided as weekly </w:t>
      </w:r>
      <w:r w:rsidR="000C26F2">
        <w:t>chemo</w:t>
      </w:r>
      <w:r w:rsidR="00547953">
        <w:rPr>
          <w:bCs/>
        </w:rPr>
        <w:t>prophylaxis</w:t>
      </w:r>
      <w:r w:rsidR="00D2023A">
        <w:rPr>
          <w:bCs/>
        </w:rPr>
        <w:t xml:space="preserve">, the prevalence </w:t>
      </w:r>
      <w:r w:rsidR="00547953">
        <w:rPr>
          <w:bCs/>
        </w:rPr>
        <w:t xml:space="preserve">was 25% lower </w:t>
      </w:r>
      <w:r w:rsidR="00F04200">
        <w:rPr>
          <w:bCs/>
        </w:rPr>
        <w:t>(</w:t>
      </w:r>
      <w:r w:rsidR="00F04200" w:rsidRPr="001A78E3">
        <w:rPr>
          <w:i/>
        </w:rPr>
        <w:t>P</w:t>
      </w:r>
      <w:r w:rsidR="00F04200">
        <w:t>=0.24</w:t>
      </w:r>
      <w:r w:rsidR="005C5C48">
        <w:rPr>
          <w:bCs/>
        </w:rPr>
        <w:t>)</w:t>
      </w:r>
      <w:r w:rsidR="00E81434">
        <w:rPr>
          <w:bCs/>
        </w:rPr>
        <w:t>,</w:t>
      </w:r>
      <w:r w:rsidR="005C5C48">
        <w:rPr>
          <w:bCs/>
        </w:rPr>
        <w:t xml:space="preserve"> and 36%</w:t>
      </w:r>
      <w:r>
        <w:t xml:space="preserve"> lower</w:t>
      </w:r>
      <w:r w:rsidR="005C5C48">
        <w:t xml:space="preserve"> (</w:t>
      </w:r>
      <w:r w:rsidR="00095469" w:rsidRPr="001A78E3">
        <w:rPr>
          <w:i/>
        </w:rPr>
        <w:t>P</w:t>
      </w:r>
      <w:r w:rsidR="005C5C48">
        <w:t>=0.01)</w:t>
      </w:r>
      <w:r>
        <w:t xml:space="preserve"> </w:t>
      </w:r>
      <w:r w:rsidR="00F42CEC" w:rsidRPr="00F42CEC">
        <w:rPr>
          <w:rStyle w:val="fontstyle01"/>
          <w:rFonts w:ascii="Calibri" w:hAnsi="Calibri" w:cs="Calibri"/>
          <w:color w:val="auto"/>
        </w:rPr>
        <w:t>when qPCR w</w:t>
      </w:r>
      <w:r w:rsidR="00D2023A">
        <w:rPr>
          <w:rStyle w:val="fontstyle01"/>
          <w:rFonts w:ascii="Calibri" w:hAnsi="Calibri" w:cs="Calibri"/>
          <w:color w:val="auto"/>
        </w:rPr>
        <w:t>as</w:t>
      </w:r>
      <w:r w:rsidR="005C5C48">
        <w:rPr>
          <w:rStyle w:val="fontstyle01"/>
          <w:rFonts w:ascii="Calibri" w:hAnsi="Calibri" w:cs="Calibri"/>
          <w:color w:val="auto"/>
        </w:rPr>
        <w:t xml:space="preserve"> </w:t>
      </w:r>
      <w:r w:rsidR="00D2023A">
        <w:rPr>
          <w:rStyle w:val="fontstyle01"/>
          <w:rFonts w:ascii="Calibri" w:hAnsi="Calibri" w:cs="Calibri"/>
          <w:color w:val="auto"/>
        </w:rPr>
        <w:t>considered</w:t>
      </w:r>
      <w:r w:rsidR="00F42CEC" w:rsidRPr="00F42CEC">
        <w:rPr>
          <w:rStyle w:val="fontstyle01"/>
          <w:rFonts w:ascii="Calibri" w:hAnsi="Calibri" w:cs="Calibri"/>
          <w:color w:val="auto"/>
        </w:rPr>
        <w:t>.</w:t>
      </w:r>
      <w:r w:rsidR="00A72564">
        <w:rPr>
          <w:rStyle w:val="fontstyle01"/>
          <w:rFonts w:ascii="Calibri" w:hAnsi="Calibri" w:cs="Calibri"/>
          <w:color w:val="auto"/>
        </w:rPr>
        <w:t xml:space="preserve"> The risk of clinical malaria was </w:t>
      </w:r>
      <w:r w:rsidR="00D2023A">
        <w:rPr>
          <w:rStyle w:val="fontstyle01"/>
          <w:rFonts w:ascii="Calibri" w:hAnsi="Calibri" w:cs="Calibri"/>
          <w:color w:val="auto"/>
        </w:rPr>
        <w:t>also</w:t>
      </w:r>
      <w:r w:rsidR="00A72564">
        <w:rPr>
          <w:rStyle w:val="fontstyle01"/>
          <w:rFonts w:ascii="Calibri" w:hAnsi="Calibri" w:cs="Calibri"/>
          <w:color w:val="auto"/>
        </w:rPr>
        <w:t xml:space="preserve"> 78% </w:t>
      </w:r>
      <w:r w:rsidR="00D2023A">
        <w:rPr>
          <w:rStyle w:val="fontstyle01"/>
          <w:rFonts w:ascii="Calibri" w:hAnsi="Calibri" w:cs="Calibri"/>
          <w:color w:val="auto"/>
        </w:rPr>
        <w:t>lower</w:t>
      </w:r>
      <w:r w:rsidR="00A72564">
        <w:rPr>
          <w:rStyle w:val="fontstyle01"/>
          <w:rFonts w:ascii="Calibri" w:hAnsi="Calibri" w:cs="Calibri"/>
          <w:color w:val="auto"/>
        </w:rPr>
        <w:t>.</w:t>
      </w:r>
      <w:r w:rsidR="00F42CEC">
        <w:rPr>
          <w:rStyle w:val="fontstyle01"/>
          <w:rFonts w:ascii="Calibri" w:hAnsi="Calibri" w:cs="Calibri"/>
          <w:color w:val="auto"/>
        </w:rPr>
        <w:t xml:space="preserve"> </w:t>
      </w:r>
      <w:r w:rsidR="00350BB5">
        <w:rPr>
          <w:rStyle w:val="fontstyle01"/>
          <w:rFonts w:ascii="Calibri" w:hAnsi="Calibri" w:cs="Calibri"/>
          <w:color w:val="auto"/>
        </w:rPr>
        <w:t>T</w:t>
      </w:r>
      <w:r w:rsidR="00481BBA">
        <w:rPr>
          <w:rStyle w:val="fontstyle01"/>
          <w:rFonts w:ascii="Calibri" w:hAnsi="Calibri" w:cs="Calibri"/>
          <w:color w:val="auto"/>
        </w:rPr>
        <w:t>h</w:t>
      </w:r>
      <w:r w:rsidR="00350BB5">
        <w:rPr>
          <w:rStyle w:val="fontstyle01"/>
          <w:rFonts w:ascii="Calibri" w:hAnsi="Calibri" w:cs="Calibri"/>
          <w:color w:val="auto"/>
        </w:rPr>
        <w:t>is</w:t>
      </w:r>
      <w:r w:rsidR="00481BBA">
        <w:rPr>
          <w:rStyle w:val="fontstyle01"/>
          <w:rFonts w:ascii="Calibri" w:hAnsi="Calibri" w:cs="Calibri"/>
          <w:color w:val="auto"/>
        </w:rPr>
        <w:t xml:space="preserve"> reduction in clinical malaria </w:t>
      </w:r>
      <w:r w:rsidR="0081119F">
        <w:rPr>
          <w:rStyle w:val="fontstyle01"/>
          <w:rFonts w:ascii="Calibri" w:hAnsi="Calibri" w:cs="Calibri"/>
          <w:color w:val="auto"/>
        </w:rPr>
        <w:t>is</w:t>
      </w:r>
      <w:r w:rsidR="00481BBA">
        <w:rPr>
          <w:rStyle w:val="fontstyle01"/>
          <w:rFonts w:ascii="Calibri" w:hAnsi="Calibri" w:cs="Calibri"/>
          <w:color w:val="auto"/>
        </w:rPr>
        <w:t xml:space="preserve"> similar</w:t>
      </w:r>
      <w:r w:rsidR="00350BB5">
        <w:rPr>
          <w:rStyle w:val="fontstyle01"/>
          <w:rFonts w:ascii="Calibri" w:hAnsi="Calibri" w:cs="Calibri"/>
          <w:color w:val="auto"/>
        </w:rPr>
        <w:t xml:space="preserve"> to that observed in the two recent trials with IPTp-dihydroartemisinin-piperaquine,</w:t>
      </w:r>
      <w:r w:rsidR="00481BBA">
        <w:rPr>
          <w:rStyle w:val="fontstyle01"/>
          <w:rFonts w:ascii="Calibri" w:hAnsi="Calibri" w:cs="Calibri"/>
          <w:color w:val="auto"/>
        </w:rPr>
        <w:t xml:space="preserve"> but the 36% reduction in placental malaria is much more modest t</w:t>
      </w:r>
      <w:r w:rsidR="0081119F">
        <w:rPr>
          <w:rStyle w:val="fontstyle01"/>
          <w:rFonts w:ascii="Calibri" w:hAnsi="Calibri" w:cs="Calibri"/>
          <w:color w:val="auto"/>
        </w:rPr>
        <w:t xml:space="preserve">han the 65% achieved with three </w:t>
      </w:r>
      <w:r w:rsidR="00481BBA">
        <w:rPr>
          <w:rStyle w:val="fontstyle01"/>
          <w:rFonts w:ascii="Calibri" w:hAnsi="Calibri" w:cs="Calibri"/>
          <w:color w:val="auto"/>
        </w:rPr>
        <w:t xml:space="preserve">courses of </w:t>
      </w:r>
      <w:r w:rsidR="00B870B0">
        <w:rPr>
          <w:rStyle w:val="fontstyle01"/>
          <w:rFonts w:ascii="Calibri" w:hAnsi="Calibri" w:cs="Calibri"/>
          <w:color w:val="auto"/>
        </w:rPr>
        <w:t>dihydroartemisinin</w:t>
      </w:r>
      <w:r w:rsidR="00481BBA">
        <w:rPr>
          <w:rStyle w:val="fontstyle01"/>
          <w:rFonts w:ascii="Calibri" w:hAnsi="Calibri" w:cs="Calibri"/>
          <w:color w:val="auto"/>
        </w:rPr>
        <w:t>-piperaquine.</w:t>
      </w:r>
      <w:r w:rsidR="00481BBA">
        <w:rPr>
          <w:rStyle w:val="fontstyle01"/>
          <w:rFonts w:ascii="Calibri" w:hAnsi="Calibri" w:cs="Calibri"/>
          <w:color w:val="auto"/>
        </w:rPr>
        <w:fldChar w:fldCharType="begin">
          <w:fldData xml:space="preserve">PEVuZE5vdGU+PENpdGU+PEF1dGhvcj5EZXNhaTwvQXV0aG9yPjxZZWFyPjIwMTg8L1llYXI+PFJl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</w:fldData>
        </w:fldChar>
      </w:r>
      <w:r w:rsidR="00EC7CFD">
        <w:rPr>
          <w:rStyle w:val="fontstyle01"/>
          <w:rFonts w:ascii="Calibri" w:hAnsi="Calibri" w:cs="Calibri"/>
          <w:color w:val="auto"/>
        </w:rPr>
        <w:instrText xml:space="preserve"> ADDIN EN.CITE </w:instrText>
      </w:r>
      <w:r w:rsidR="00EC7CFD">
        <w:rPr>
          <w:rStyle w:val="fontstyle01"/>
          <w:rFonts w:ascii="Calibri" w:hAnsi="Calibri" w:cs="Calibri"/>
          <w:color w:val="auto"/>
        </w:rPr>
        <w:fldChar w:fldCharType="begin">
          <w:fldData xml:space="preserve">PEVuZE5vdGU+PENpdGU+PEF1dGhvcj5EZXNhaTwvQXV0aG9yPjxZZWFyPjIwMTg8L1llYXI+PFJl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</w:fldData>
        </w:fldChar>
      </w:r>
      <w:r w:rsidR="00EC7CFD">
        <w:rPr>
          <w:rStyle w:val="fontstyle01"/>
          <w:rFonts w:ascii="Calibri" w:hAnsi="Calibri" w:cs="Calibri"/>
          <w:color w:val="auto"/>
        </w:rPr>
        <w:instrText xml:space="preserve"> ADDIN EN.CITE.DATA </w:instrText>
      </w:r>
      <w:r w:rsidR="00EC7CFD">
        <w:rPr>
          <w:rStyle w:val="fontstyle01"/>
          <w:rFonts w:ascii="Calibri" w:hAnsi="Calibri" w:cs="Calibri"/>
          <w:color w:val="auto"/>
        </w:rPr>
      </w:r>
      <w:r w:rsidR="00EC7CFD">
        <w:rPr>
          <w:rStyle w:val="fontstyle01"/>
          <w:rFonts w:ascii="Calibri" w:hAnsi="Calibri" w:cs="Calibri"/>
          <w:color w:val="auto"/>
        </w:rPr>
        <w:fldChar w:fldCharType="end"/>
      </w:r>
      <w:r w:rsidR="00481BBA">
        <w:rPr>
          <w:rStyle w:val="fontstyle01"/>
          <w:rFonts w:ascii="Calibri" w:hAnsi="Calibri" w:cs="Calibri"/>
          <w:color w:val="auto"/>
        </w:rPr>
      </w:r>
      <w:r w:rsidR="00481BBA">
        <w:rPr>
          <w:rStyle w:val="fontstyle01"/>
          <w:rFonts w:ascii="Calibri" w:hAnsi="Calibri" w:cs="Calibri"/>
          <w:color w:val="auto"/>
        </w:rPr>
        <w:fldChar w:fldCharType="separate"/>
      </w:r>
      <w:r w:rsidR="00EC7CFD" w:rsidRPr="00EC7CFD">
        <w:rPr>
          <w:rStyle w:val="fontstyle01"/>
          <w:rFonts w:ascii="Calibri" w:hAnsi="Calibri" w:cs="Calibri"/>
          <w:noProof/>
          <w:color w:val="auto"/>
          <w:vertAlign w:val="superscript"/>
        </w:rPr>
        <w:t>1-3</w:t>
      </w:r>
      <w:r w:rsidR="00481BBA">
        <w:rPr>
          <w:rStyle w:val="fontstyle01"/>
          <w:rFonts w:ascii="Calibri" w:hAnsi="Calibri" w:cs="Calibri"/>
          <w:color w:val="auto"/>
        </w:rPr>
        <w:fldChar w:fldCharType="end"/>
      </w:r>
      <w:r w:rsidR="00AA326B">
        <w:rPr>
          <w:rStyle w:val="fontstyle01"/>
          <w:rFonts w:ascii="Calibri" w:hAnsi="Calibri" w:cs="Calibri"/>
          <w:color w:val="auto"/>
        </w:rPr>
        <w:t xml:space="preserve"> The lack of any difference between IPTp-SP and IPTp-</w:t>
      </w:r>
      <w:r w:rsidR="00C42CCA">
        <w:t>chloroquine</w:t>
      </w:r>
      <w:r w:rsidR="00AA326B">
        <w:rPr>
          <w:rStyle w:val="fontstyle01"/>
          <w:rFonts w:ascii="Calibri" w:hAnsi="Calibri" w:cs="Calibri"/>
          <w:color w:val="auto"/>
        </w:rPr>
        <w:t xml:space="preserve"> and the relatively modest superior effect of weekly dosing is surprising as </w:t>
      </w:r>
      <w:r w:rsidR="00206A7C">
        <w:rPr>
          <w:rStyle w:val="fontstyle01"/>
          <w:rFonts w:ascii="Calibri" w:hAnsi="Calibri" w:cs="Calibri"/>
          <w:color w:val="auto"/>
        </w:rPr>
        <w:t xml:space="preserve">each </w:t>
      </w:r>
      <w:r w:rsidR="00AA326B">
        <w:rPr>
          <w:rStyle w:val="fontstyle01"/>
          <w:rFonts w:ascii="Calibri" w:hAnsi="Calibri" w:cs="Calibri"/>
          <w:color w:val="auto"/>
        </w:rPr>
        <w:t>dose was supervised and a</w:t>
      </w:r>
      <w:r w:rsidR="00AA326B" w:rsidRPr="00AA326B">
        <w:rPr>
          <w:rStyle w:val="fontstyle01"/>
          <w:rFonts w:ascii="Calibri" w:hAnsi="Calibri" w:cs="Calibri"/>
          <w:color w:val="auto"/>
        </w:rPr>
        <w:t xml:space="preserve">ll infections </w:t>
      </w:r>
      <w:r w:rsidR="00AA326B">
        <w:rPr>
          <w:rStyle w:val="fontstyle01"/>
          <w:rFonts w:ascii="Calibri" w:hAnsi="Calibri" w:cs="Calibri"/>
          <w:color w:val="auto"/>
        </w:rPr>
        <w:t>a</w:t>
      </w:r>
      <w:r w:rsidR="00AA326B" w:rsidRPr="00AA326B">
        <w:rPr>
          <w:rStyle w:val="fontstyle01"/>
          <w:rFonts w:ascii="Calibri" w:hAnsi="Calibri" w:cs="Calibri"/>
          <w:color w:val="auto"/>
        </w:rPr>
        <w:t>t</w:t>
      </w:r>
      <w:r w:rsidR="00AA326B">
        <w:rPr>
          <w:rStyle w:val="fontstyle01"/>
          <w:rFonts w:ascii="Calibri" w:hAnsi="Calibri" w:cs="Calibri"/>
          <w:color w:val="auto"/>
        </w:rPr>
        <w:t xml:space="preserve"> </w:t>
      </w:r>
      <w:r w:rsidR="00AA326B" w:rsidRPr="00AA326B">
        <w:rPr>
          <w:rStyle w:val="fontstyle01"/>
          <w:rFonts w:ascii="Calibri" w:hAnsi="Calibri" w:cs="Calibri"/>
          <w:color w:val="auto"/>
        </w:rPr>
        <w:t>enrolment were chloroquine-sus</w:t>
      </w:r>
      <w:r w:rsidR="00AA326B">
        <w:rPr>
          <w:rStyle w:val="fontstyle01"/>
          <w:rFonts w:ascii="Calibri" w:hAnsi="Calibri" w:cs="Calibri"/>
          <w:color w:val="auto"/>
        </w:rPr>
        <w:t>ceptible.</w:t>
      </w:r>
    </w:p>
    <w:p w14:paraId="6615D274" w14:textId="77777777" w:rsidR="00F42CEC" w:rsidRDefault="00F42CEC" w:rsidP="00F42CEC">
      <w:pPr>
        <w:rPr>
          <w:rStyle w:val="fontstyle01"/>
          <w:rFonts w:ascii="Calibri" w:hAnsi="Calibri" w:cs="Calibri"/>
          <w:color w:val="auto"/>
        </w:rPr>
      </w:pPr>
    </w:p>
    <w:p w14:paraId="6E37A6A5" w14:textId="7F2FEADD" w:rsidR="00F42CEC" w:rsidRDefault="00917F39" w:rsidP="00B37E18">
      <w:pPr>
        <w:rPr>
          <w:rStyle w:val="fontstyle01"/>
          <w:rFonts w:ascii="Calibri" w:hAnsi="Calibri" w:cs="Calibri"/>
          <w:color w:val="auto"/>
        </w:rPr>
      </w:pPr>
      <w:r>
        <w:rPr>
          <w:rStyle w:val="fontstyle01"/>
          <w:rFonts w:ascii="Calibri" w:hAnsi="Calibri" w:cs="Calibri"/>
          <w:color w:val="auto"/>
        </w:rPr>
        <w:t xml:space="preserve">Like </w:t>
      </w:r>
      <w:r w:rsidR="00F42CEC">
        <w:rPr>
          <w:rStyle w:val="fontstyle01"/>
          <w:rFonts w:ascii="Calibri" w:hAnsi="Calibri" w:cs="Calibri"/>
          <w:color w:val="auto"/>
        </w:rPr>
        <w:t xml:space="preserve">previous studies with mefloquine, amodiaquine and </w:t>
      </w:r>
      <w:r w:rsidR="00D2023A">
        <w:rPr>
          <w:rStyle w:val="fontstyle01"/>
          <w:rFonts w:ascii="Calibri" w:hAnsi="Calibri" w:cs="Calibri"/>
          <w:color w:val="auto"/>
        </w:rPr>
        <w:t>chloroquine</w:t>
      </w:r>
      <w:r w:rsidR="00F42CEC">
        <w:rPr>
          <w:rStyle w:val="fontstyle01"/>
          <w:rFonts w:ascii="Calibri" w:hAnsi="Calibri" w:cs="Calibri"/>
          <w:color w:val="auto"/>
        </w:rPr>
        <w:t>-</w:t>
      </w:r>
      <w:r w:rsidR="00D2023A">
        <w:rPr>
          <w:rStyle w:val="fontstyle01"/>
          <w:rFonts w:ascii="Calibri" w:hAnsi="Calibri" w:cs="Calibri"/>
          <w:color w:val="auto"/>
        </w:rPr>
        <w:t>azithromycin</w:t>
      </w:r>
      <w:r w:rsidR="00F42CEC">
        <w:rPr>
          <w:rStyle w:val="fontstyle01"/>
          <w:rFonts w:ascii="Calibri" w:hAnsi="Calibri" w:cs="Calibri"/>
          <w:color w:val="auto"/>
        </w:rPr>
        <w:t>, IPTp</w:t>
      </w:r>
      <w:r w:rsidR="008743A5">
        <w:rPr>
          <w:rStyle w:val="fontstyle01"/>
          <w:rFonts w:ascii="Calibri" w:hAnsi="Calibri" w:cs="Calibri"/>
          <w:color w:val="auto"/>
        </w:rPr>
        <w:t>-</w:t>
      </w:r>
      <w:r w:rsidR="00D2023A">
        <w:rPr>
          <w:rStyle w:val="fontstyle01"/>
          <w:rFonts w:ascii="Calibri" w:hAnsi="Calibri" w:cs="Calibri"/>
          <w:color w:val="auto"/>
        </w:rPr>
        <w:t>chloroquine</w:t>
      </w:r>
      <w:r w:rsidR="00F42CEC">
        <w:rPr>
          <w:rStyle w:val="fontstyle01"/>
          <w:rFonts w:ascii="Calibri" w:hAnsi="Calibri" w:cs="Calibri"/>
          <w:color w:val="auto"/>
        </w:rPr>
        <w:t xml:space="preserve"> was poorly tolerated with 31% of women reporting at </w:t>
      </w:r>
      <w:r w:rsidR="00482259">
        <w:rPr>
          <w:rStyle w:val="fontstyle01"/>
          <w:rFonts w:ascii="Calibri" w:hAnsi="Calibri" w:cs="Calibri"/>
          <w:color w:val="auto"/>
        </w:rPr>
        <w:t>least</w:t>
      </w:r>
      <w:r w:rsidR="00F42CEC">
        <w:rPr>
          <w:rStyle w:val="fontstyle01"/>
          <w:rFonts w:ascii="Calibri" w:hAnsi="Calibri" w:cs="Calibri"/>
          <w:color w:val="auto"/>
        </w:rPr>
        <w:t xml:space="preserve"> one </w:t>
      </w:r>
      <w:r w:rsidR="00D2023A">
        <w:rPr>
          <w:rStyle w:val="fontstyle01"/>
          <w:rFonts w:ascii="Calibri" w:hAnsi="Calibri" w:cs="Calibri"/>
          <w:color w:val="auto"/>
        </w:rPr>
        <w:t xml:space="preserve">treatment-related </w:t>
      </w:r>
      <w:r>
        <w:rPr>
          <w:rStyle w:val="fontstyle01"/>
          <w:rFonts w:ascii="Calibri" w:hAnsi="Calibri" w:cs="Calibri"/>
          <w:color w:val="auto"/>
        </w:rPr>
        <w:lastRenderedPageBreak/>
        <w:t>adverse event</w:t>
      </w:r>
      <w:r w:rsidR="00F42CEC">
        <w:rPr>
          <w:rStyle w:val="fontstyle01"/>
          <w:rFonts w:ascii="Calibri" w:hAnsi="Calibri" w:cs="Calibri"/>
          <w:color w:val="auto"/>
        </w:rPr>
        <w:t>, compared to 1% in the SP arm</w:t>
      </w:r>
      <w:r w:rsidR="00E81434">
        <w:rPr>
          <w:rStyle w:val="fontstyle01"/>
          <w:rFonts w:ascii="Calibri" w:hAnsi="Calibri" w:cs="Calibri"/>
          <w:color w:val="auto"/>
        </w:rPr>
        <w:t>. D</w:t>
      </w:r>
      <w:r w:rsidR="00482259">
        <w:rPr>
          <w:rStyle w:val="fontstyle01"/>
          <w:rFonts w:ascii="Calibri" w:hAnsi="Calibri" w:cs="Calibri"/>
          <w:color w:val="auto"/>
        </w:rPr>
        <w:t xml:space="preserve">izziness and vomiting </w:t>
      </w:r>
      <w:r w:rsidR="00E81434">
        <w:rPr>
          <w:rStyle w:val="fontstyle01"/>
          <w:rFonts w:ascii="Calibri" w:hAnsi="Calibri" w:cs="Calibri"/>
          <w:color w:val="auto"/>
        </w:rPr>
        <w:t xml:space="preserve">were </w:t>
      </w:r>
      <w:r w:rsidR="00482259">
        <w:rPr>
          <w:rStyle w:val="fontstyle01"/>
          <w:rFonts w:ascii="Calibri" w:hAnsi="Calibri" w:cs="Calibri"/>
          <w:color w:val="auto"/>
        </w:rPr>
        <w:t xml:space="preserve">reported </w:t>
      </w:r>
      <w:r>
        <w:rPr>
          <w:rStyle w:val="fontstyle01"/>
          <w:rFonts w:ascii="Calibri" w:hAnsi="Calibri" w:cs="Calibri"/>
          <w:color w:val="auto"/>
        </w:rPr>
        <w:t>most frequently</w:t>
      </w:r>
      <w:r w:rsidR="00482259">
        <w:rPr>
          <w:rStyle w:val="fontstyle01"/>
          <w:rFonts w:ascii="Calibri" w:hAnsi="Calibri" w:cs="Calibri"/>
          <w:color w:val="auto"/>
        </w:rPr>
        <w:t xml:space="preserve">. </w:t>
      </w:r>
      <w:r w:rsidR="00540A36">
        <w:rPr>
          <w:rStyle w:val="fontstyle01"/>
          <w:rFonts w:ascii="Calibri" w:hAnsi="Calibri" w:cs="Calibri"/>
          <w:color w:val="auto"/>
        </w:rPr>
        <w:t>P</w:t>
      </w:r>
      <w:r w:rsidR="00540A36" w:rsidRPr="00B37E18">
        <w:rPr>
          <w:rStyle w:val="fontstyle01"/>
          <w:rFonts w:ascii="Calibri" w:hAnsi="Calibri" w:cs="Calibri"/>
          <w:color w:val="auto"/>
        </w:rPr>
        <w:t>ruritus</w:t>
      </w:r>
      <w:r w:rsidR="00540A36">
        <w:rPr>
          <w:rStyle w:val="fontstyle01"/>
          <w:rFonts w:ascii="Calibri" w:hAnsi="Calibri" w:cs="Calibri"/>
          <w:color w:val="auto"/>
        </w:rPr>
        <w:t>,</w:t>
      </w:r>
      <w:r w:rsidR="00540A36" w:rsidRPr="00B37E18">
        <w:rPr>
          <w:rStyle w:val="fontstyle01"/>
          <w:rFonts w:ascii="Calibri" w:hAnsi="Calibri" w:cs="Calibri"/>
          <w:color w:val="auto"/>
        </w:rPr>
        <w:t xml:space="preserve"> </w:t>
      </w:r>
      <w:r w:rsidR="00540A36">
        <w:rPr>
          <w:rStyle w:val="fontstyle01"/>
          <w:rFonts w:ascii="Calibri" w:hAnsi="Calibri" w:cs="Calibri"/>
          <w:color w:val="auto"/>
        </w:rPr>
        <w:t>a</w:t>
      </w:r>
      <w:r w:rsidR="00540A36" w:rsidRPr="00B37E18">
        <w:rPr>
          <w:rStyle w:val="fontstyle01"/>
          <w:rFonts w:ascii="Calibri" w:hAnsi="Calibri" w:cs="Calibri"/>
          <w:color w:val="auto"/>
        </w:rPr>
        <w:t xml:space="preserve"> common </w:t>
      </w:r>
      <w:r w:rsidR="00540A36">
        <w:rPr>
          <w:rStyle w:val="fontstyle01"/>
          <w:rFonts w:ascii="Calibri" w:hAnsi="Calibri" w:cs="Calibri"/>
          <w:color w:val="auto"/>
        </w:rPr>
        <w:t xml:space="preserve">side-effect </w:t>
      </w:r>
      <w:r w:rsidR="00540A36" w:rsidRPr="00B37E18">
        <w:rPr>
          <w:rStyle w:val="fontstyle01"/>
          <w:rFonts w:ascii="Calibri" w:hAnsi="Calibri" w:cs="Calibri"/>
          <w:color w:val="auto"/>
        </w:rPr>
        <w:t>of</w:t>
      </w:r>
      <w:r w:rsidR="00540A36">
        <w:rPr>
          <w:rStyle w:val="fontstyle01"/>
          <w:rFonts w:ascii="Calibri" w:hAnsi="Calibri" w:cs="Calibri"/>
          <w:color w:val="auto"/>
        </w:rPr>
        <w:t xml:space="preserve"> </w:t>
      </w:r>
      <w:r w:rsidR="00540A36" w:rsidRPr="00B37E18">
        <w:rPr>
          <w:rStyle w:val="fontstyle01"/>
          <w:rFonts w:ascii="Calibri" w:hAnsi="Calibri" w:cs="Calibri"/>
          <w:color w:val="auto"/>
        </w:rPr>
        <w:t>chloroquine therapy</w:t>
      </w:r>
      <w:r w:rsidR="00540A36">
        <w:rPr>
          <w:rStyle w:val="fontstyle01"/>
          <w:rFonts w:ascii="Calibri" w:hAnsi="Calibri" w:cs="Calibri"/>
          <w:color w:val="auto"/>
        </w:rPr>
        <w:t xml:space="preserve"> in dark-skinned people, was not reported </w:t>
      </w:r>
      <w:r w:rsidR="005865F1">
        <w:rPr>
          <w:rStyle w:val="fontstyle01"/>
          <w:rFonts w:ascii="Calibri" w:hAnsi="Calibri" w:cs="Calibri"/>
          <w:color w:val="auto"/>
        </w:rPr>
        <w:t xml:space="preserve">on </w:t>
      </w:r>
      <w:r w:rsidR="00540A36">
        <w:rPr>
          <w:rStyle w:val="fontstyle01"/>
          <w:rFonts w:ascii="Calibri" w:hAnsi="Calibri" w:cs="Calibri"/>
          <w:color w:val="auto"/>
        </w:rPr>
        <w:t xml:space="preserve">the list of adverse events. </w:t>
      </w:r>
      <w:r w:rsidR="005865F1">
        <w:rPr>
          <w:rStyle w:val="fontstyle01"/>
          <w:rFonts w:ascii="Calibri" w:hAnsi="Calibri" w:cs="Calibri"/>
          <w:color w:val="auto"/>
        </w:rPr>
        <w:t>L</w:t>
      </w:r>
      <w:r w:rsidR="00497180">
        <w:rPr>
          <w:rFonts w:asciiTheme="minorHAnsi" w:hAnsiTheme="minorHAnsi" w:cstheme="minorHAnsi"/>
          <w:bCs/>
        </w:rPr>
        <w:t xml:space="preserve">ow tolerance of the two-course </w:t>
      </w:r>
      <w:r w:rsidR="00FD679E">
        <w:rPr>
          <w:rFonts w:asciiTheme="minorHAnsi" w:hAnsiTheme="minorHAnsi" w:cstheme="minorHAnsi"/>
          <w:bCs/>
        </w:rPr>
        <w:t xml:space="preserve">regimen </w:t>
      </w:r>
      <w:r w:rsidR="00497180">
        <w:t xml:space="preserve">precludes evaluating more frequent monthly </w:t>
      </w:r>
      <w:r w:rsidR="00FD679E">
        <w:t xml:space="preserve">dosing </w:t>
      </w:r>
      <w:r w:rsidR="00497180">
        <w:t>with chloroquine as IPTp.</w:t>
      </w:r>
      <w:r w:rsidR="00497180">
        <w:rPr>
          <w:rStyle w:val="fontstyle01"/>
          <w:rFonts w:ascii="Calibri" w:hAnsi="Calibri" w:cs="Calibri"/>
          <w:color w:val="auto"/>
        </w:rPr>
        <w:t xml:space="preserve"> </w:t>
      </w:r>
      <w:r w:rsidR="00E81434">
        <w:rPr>
          <w:rStyle w:val="fontstyle01"/>
          <w:rFonts w:ascii="Calibri" w:hAnsi="Calibri" w:cs="Calibri"/>
          <w:color w:val="auto"/>
        </w:rPr>
        <w:t>A</w:t>
      </w:r>
      <w:r w:rsidR="005C5C48">
        <w:rPr>
          <w:rStyle w:val="fontstyle01"/>
          <w:rFonts w:ascii="Calibri" w:hAnsi="Calibri" w:cs="Calibri"/>
          <w:color w:val="auto"/>
        </w:rPr>
        <w:t xml:space="preserve">s </w:t>
      </w:r>
      <w:r w:rsidR="000C26F2">
        <w:t>chemo</w:t>
      </w:r>
      <w:r w:rsidR="005C5C48">
        <w:rPr>
          <w:rStyle w:val="fontstyle01"/>
          <w:rFonts w:ascii="Calibri" w:hAnsi="Calibri" w:cs="Calibri"/>
          <w:color w:val="auto"/>
        </w:rPr>
        <w:t>prophylaxis</w:t>
      </w:r>
      <w:r w:rsidR="00F90087">
        <w:rPr>
          <w:rStyle w:val="fontstyle01"/>
          <w:rFonts w:ascii="Calibri" w:hAnsi="Calibri" w:cs="Calibri"/>
          <w:color w:val="auto"/>
        </w:rPr>
        <w:t xml:space="preserve"> however</w:t>
      </w:r>
      <w:r w:rsidR="00E81434">
        <w:rPr>
          <w:rStyle w:val="fontstyle01"/>
          <w:rFonts w:ascii="Calibri" w:hAnsi="Calibri" w:cs="Calibri"/>
          <w:color w:val="auto"/>
        </w:rPr>
        <w:t>, chloroquine</w:t>
      </w:r>
      <w:r w:rsidR="00482259">
        <w:rPr>
          <w:rStyle w:val="fontstyle01"/>
          <w:rFonts w:ascii="Calibri" w:hAnsi="Calibri" w:cs="Calibri"/>
          <w:color w:val="auto"/>
        </w:rPr>
        <w:t xml:space="preserve"> was </w:t>
      </w:r>
      <w:r w:rsidR="009A2E4A">
        <w:rPr>
          <w:rStyle w:val="fontstyle01"/>
          <w:rFonts w:ascii="Calibri" w:hAnsi="Calibri" w:cs="Calibri"/>
          <w:color w:val="auto"/>
        </w:rPr>
        <w:t xml:space="preserve">much </w:t>
      </w:r>
      <w:r w:rsidR="00482259">
        <w:rPr>
          <w:rStyle w:val="fontstyle01"/>
          <w:rFonts w:ascii="Calibri" w:hAnsi="Calibri" w:cs="Calibri"/>
          <w:color w:val="auto"/>
        </w:rPr>
        <w:t xml:space="preserve">better tolerated, </w:t>
      </w:r>
      <w:r w:rsidR="00540A36">
        <w:rPr>
          <w:rStyle w:val="fontstyle01"/>
          <w:rFonts w:ascii="Calibri" w:hAnsi="Calibri" w:cs="Calibri"/>
          <w:color w:val="auto"/>
        </w:rPr>
        <w:t>consistent with older trials,</w:t>
      </w:r>
      <w:r w:rsidR="00540A36">
        <w:rPr>
          <w:rStyle w:val="fontstyle01"/>
          <w:rFonts w:ascii="Calibri" w:hAnsi="Calibri" w:cs="Calibri"/>
          <w:color w:val="auto"/>
        </w:rPr>
        <w:fldChar w:fldCharType="begin">
          <w:fldData xml:space="preserve">PEVuZE5vdGU+PENpdGU+PEF1dGhvcj5TdGVrZXRlZTwvQXV0aG9yPjxZZWFyPjE5OTY8L1llYXI+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==
</w:fldData>
        </w:fldChar>
      </w:r>
      <w:r w:rsidR="00540A36">
        <w:rPr>
          <w:rStyle w:val="fontstyle01"/>
          <w:rFonts w:ascii="Calibri" w:hAnsi="Calibri" w:cs="Calibri"/>
          <w:color w:val="auto"/>
        </w:rPr>
        <w:instrText xml:space="preserve"> ADDIN EN.CITE </w:instrText>
      </w:r>
      <w:r w:rsidR="00540A36">
        <w:rPr>
          <w:rStyle w:val="fontstyle01"/>
          <w:rFonts w:ascii="Calibri" w:hAnsi="Calibri" w:cs="Calibri"/>
          <w:color w:val="auto"/>
        </w:rPr>
        <w:fldChar w:fldCharType="begin">
          <w:fldData xml:space="preserve">PEVuZE5vdGU+PENpdGU+PEF1dGhvcj5TdGVrZXRlZTwvQXV0aG9yPjxZZWFyPjE5OTY8L1llYXI+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==
</w:fldData>
        </w:fldChar>
      </w:r>
      <w:r w:rsidR="00540A36">
        <w:rPr>
          <w:rStyle w:val="fontstyle01"/>
          <w:rFonts w:ascii="Calibri" w:hAnsi="Calibri" w:cs="Calibri"/>
          <w:color w:val="auto"/>
        </w:rPr>
        <w:instrText xml:space="preserve"> ADDIN EN.CITE.DATA </w:instrText>
      </w:r>
      <w:r w:rsidR="00540A36">
        <w:rPr>
          <w:rStyle w:val="fontstyle01"/>
          <w:rFonts w:ascii="Calibri" w:hAnsi="Calibri" w:cs="Calibri"/>
          <w:color w:val="auto"/>
        </w:rPr>
      </w:r>
      <w:r w:rsidR="00540A36">
        <w:rPr>
          <w:rStyle w:val="fontstyle01"/>
          <w:rFonts w:ascii="Calibri" w:hAnsi="Calibri" w:cs="Calibri"/>
          <w:color w:val="auto"/>
        </w:rPr>
        <w:fldChar w:fldCharType="end"/>
      </w:r>
      <w:r w:rsidR="00540A36">
        <w:rPr>
          <w:rStyle w:val="fontstyle01"/>
          <w:rFonts w:ascii="Calibri" w:hAnsi="Calibri" w:cs="Calibri"/>
          <w:color w:val="auto"/>
        </w:rPr>
      </w:r>
      <w:r w:rsidR="00540A36">
        <w:rPr>
          <w:rStyle w:val="fontstyle01"/>
          <w:rFonts w:ascii="Calibri" w:hAnsi="Calibri" w:cs="Calibri"/>
          <w:color w:val="auto"/>
        </w:rPr>
        <w:fldChar w:fldCharType="separate"/>
      </w:r>
      <w:r w:rsidR="00540A36" w:rsidRPr="00540A36">
        <w:rPr>
          <w:rStyle w:val="fontstyle01"/>
          <w:rFonts w:ascii="Calibri" w:hAnsi="Calibri" w:cs="Calibri"/>
          <w:noProof/>
          <w:color w:val="auto"/>
          <w:vertAlign w:val="superscript"/>
        </w:rPr>
        <w:t>10</w:t>
      </w:r>
      <w:r w:rsidR="00540A36">
        <w:rPr>
          <w:rStyle w:val="fontstyle01"/>
          <w:rFonts w:ascii="Calibri" w:hAnsi="Calibri" w:cs="Calibri"/>
          <w:color w:val="auto"/>
        </w:rPr>
        <w:fldChar w:fldCharType="end"/>
      </w:r>
      <w:r w:rsidR="00540A36">
        <w:rPr>
          <w:rStyle w:val="fontstyle01"/>
          <w:rFonts w:ascii="Calibri" w:hAnsi="Calibri" w:cs="Calibri"/>
          <w:color w:val="auto"/>
        </w:rPr>
        <w:t xml:space="preserve"> </w:t>
      </w:r>
      <w:r w:rsidR="009A2E4A">
        <w:rPr>
          <w:rStyle w:val="fontstyle01"/>
          <w:rFonts w:ascii="Calibri" w:hAnsi="Calibri" w:cs="Calibri"/>
          <w:color w:val="auto"/>
        </w:rPr>
        <w:t xml:space="preserve">although </w:t>
      </w:r>
      <w:r w:rsidR="00482259">
        <w:rPr>
          <w:rStyle w:val="fontstyle01"/>
          <w:rFonts w:ascii="Calibri" w:hAnsi="Calibri" w:cs="Calibri"/>
          <w:color w:val="auto"/>
        </w:rPr>
        <w:t xml:space="preserve">the number </w:t>
      </w:r>
      <w:r w:rsidR="009A2E4A">
        <w:rPr>
          <w:rStyle w:val="fontstyle01"/>
          <w:rFonts w:ascii="Calibri" w:hAnsi="Calibri" w:cs="Calibri"/>
          <w:color w:val="auto"/>
        </w:rPr>
        <w:t>r</w:t>
      </w:r>
      <w:r w:rsidR="00482259">
        <w:rPr>
          <w:rStyle w:val="fontstyle01"/>
          <w:rFonts w:ascii="Calibri" w:hAnsi="Calibri" w:cs="Calibri"/>
          <w:color w:val="auto"/>
        </w:rPr>
        <w:t xml:space="preserve">eporting at least </w:t>
      </w:r>
      <w:r w:rsidR="00334CD4">
        <w:rPr>
          <w:rStyle w:val="fontstyle01"/>
          <w:rFonts w:ascii="Calibri" w:hAnsi="Calibri" w:cs="Calibri"/>
          <w:color w:val="auto"/>
        </w:rPr>
        <w:t>one</w:t>
      </w:r>
      <w:r w:rsidR="00482259">
        <w:rPr>
          <w:rStyle w:val="fontstyle01"/>
          <w:rFonts w:ascii="Calibri" w:hAnsi="Calibri" w:cs="Calibri"/>
          <w:color w:val="auto"/>
        </w:rPr>
        <w:t xml:space="preserve"> </w:t>
      </w:r>
      <w:r w:rsidR="00E81434">
        <w:rPr>
          <w:rStyle w:val="fontstyle01"/>
          <w:rFonts w:ascii="Calibri" w:hAnsi="Calibri" w:cs="Calibri"/>
          <w:color w:val="auto"/>
        </w:rPr>
        <w:t>adverse event</w:t>
      </w:r>
      <w:r w:rsidR="00482259">
        <w:rPr>
          <w:rStyle w:val="fontstyle01"/>
          <w:rFonts w:ascii="Calibri" w:hAnsi="Calibri" w:cs="Calibri"/>
          <w:color w:val="auto"/>
        </w:rPr>
        <w:t xml:space="preserve"> was still 6.5 times higher than with </w:t>
      </w:r>
      <w:r w:rsidR="009A2E4A">
        <w:rPr>
          <w:rStyle w:val="fontstyle01"/>
          <w:rFonts w:ascii="Calibri" w:hAnsi="Calibri" w:cs="Calibri"/>
          <w:color w:val="auto"/>
        </w:rPr>
        <w:t>IPTp-</w:t>
      </w:r>
      <w:r w:rsidR="00482259">
        <w:rPr>
          <w:rStyle w:val="fontstyle01"/>
          <w:rFonts w:ascii="Calibri" w:hAnsi="Calibri" w:cs="Calibri"/>
          <w:color w:val="auto"/>
        </w:rPr>
        <w:t>SP</w:t>
      </w:r>
      <w:r w:rsidR="009A2E4A">
        <w:rPr>
          <w:rStyle w:val="fontstyle01"/>
          <w:rFonts w:ascii="Calibri" w:hAnsi="Calibri" w:cs="Calibri"/>
          <w:color w:val="auto"/>
        </w:rPr>
        <w:t xml:space="preserve"> (</w:t>
      </w:r>
      <w:r w:rsidR="009A2E4A" w:rsidRPr="001A78E3">
        <w:rPr>
          <w:rStyle w:val="fontstyle01"/>
          <w:rFonts w:ascii="Calibri" w:hAnsi="Calibri" w:cs="Calibri"/>
          <w:i/>
          <w:color w:val="auto"/>
        </w:rPr>
        <w:t>P</w:t>
      </w:r>
      <w:r w:rsidR="009A2E4A">
        <w:rPr>
          <w:rStyle w:val="fontstyle01"/>
          <w:rFonts w:ascii="Calibri" w:hAnsi="Calibri" w:cs="Calibri"/>
          <w:color w:val="auto"/>
        </w:rPr>
        <w:t>&lt;0.0001)</w:t>
      </w:r>
      <w:r w:rsidR="00E81434">
        <w:rPr>
          <w:rStyle w:val="fontstyle01"/>
          <w:rFonts w:ascii="Calibri" w:hAnsi="Calibri" w:cs="Calibri"/>
          <w:color w:val="auto"/>
        </w:rPr>
        <w:t xml:space="preserve">. </w:t>
      </w:r>
    </w:p>
    <w:p w14:paraId="4392DA93" w14:textId="73D80E38" w:rsidR="005C5C48" w:rsidRDefault="005C5C48" w:rsidP="00F42CEC">
      <w:pPr>
        <w:rPr>
          <w:rStyle w:val="fontstyle01"/>
          <w:rFonts w:ascii="Calibri" w:hAnsi="Calibri" w:cs="Calibri"/>
          <w:color w:val="auto"/>
        </w:rPr>
      </w:pPr>
    </w:p>
    <w:p w14:paraId="799DFBE2" w14:textId="0B7E8BF3" w:rsidR="00481BBA" w:rsidRDefault="00481BBA" w:rsidP="00481BBA">
      <w:pPr>
        <w:rPr>
          <w:rFonts w:cs="Times New Roman"/>
          <w:noProof/>
          <w:lang w:eastAsia="en-GB"/>
        </w:rPr>
      </w:pPr>
      <w:r>
        <w:t xml:space="preserve">Similar to trials with </w:t>
      </w:r>
      <w:r w:rsidR="00B870B0">
        <w:rPr>
          <w:rStyle w:val="fontstyle01"/>
          <w:rFonts w:ascii="Calibri" w:hAnsi="Calibri" w:cs="Calibri"/>
          <w:color w:val="auto"/>
        </w:rPr>
        <w:t>dihydroartemisinin</w:t>
      </w:r>
      <w:r>
        <w:rPr>
          <w:rStyle w:val="fontstyle01"/>
          <w:rFonts w:ascii="Calibri" w:hAnsi="Calibri" w:cs="Calibri"/>
          <w:color w:val="auto"/>
        </w:rPr>
        <w:t xml:space="preserve">-piperaquine and mefloquine, the </w:t>
      </w:r>
      <w:r>
        <w:t xml:space="preserve">reductions in placental malaria </w:t>
      </w:r>
      <w:r w:rsidR="008743A5">
        <w:t xml:space="preserve">did </w:t>
      </w:r>
      <w:r>
        <w:t>not translate in</w:t>
      </w:r>
      <w:r w:rsidR="008743A5">
        <w:t>to</w:t>
      </w:r>
      <w:r>
        <w:t xml:space="preserve"> </w:t>
      </w:r>
      <w:r w:rsidR="00B870B0">
        <w:t>fewer cases of low birthweight</w:t>
      </w:r>
      <w:r>
        <w:t xml:space="preserve"> relative to IPTp-SP</w:t>
      </w:r>
      <w:r>
        <w:rPr>
          <w:rStyle w:val="fontstyle01"/>
          <w:rFonts w:ascii="Calibri" w:hAnsi="Calibri" w:cs="Calibri"/>
          <w:color w:val="auto"/>
        </w:rPr>
        <w:t xml:space="preserve">. </w:t>
      </w:r>
      <w:r w:rsidR="007D7380">
        <w:rPr>
          <w:rStyle w:val="fontstyle01"/>
          <w:rFonts w:ascii="Calibri" w:hAnsi="Calibri" w:cs="Calibri"/>
          <w:color w:val="auto"/>
        </w:rPr>
        <w:t xml:space="preserve">One potential explanation </w:t>
      </w:r>
      <w:r w:rsidR="007D7380">
        <w:t>is the potential p</w:t>
      </w:r>
      <w:r w:rsidR="007D7380" w:rsidRPr="00E345D7">
        <w:t xml:space="preserve">rotective </w:t>
      </w:r>
      <w:r w:rsidR="007D7380">
        <w:t xml:space="preserve">effect of SP </w:t>
      </w:r>
      <w:r w:rsidR="007D7380" w:rsidRPr="00E345D7">
        <w:t xml:space="preserve">against </w:t>
      </w:r>
      <w:r w:rsidR="007D7380">
        <w:t xml:space="preserve">non-malarial causes of adverse </w:t>
      </w:r>
      <w:r w:rsidR="005865F1">
        <w:t xml:space="preserve">pregnancy </w:t>
      </w:r>
      <w:r w:rsidR="007D7380">
        <w:t xml:space="preserve">outcome. </w:t>
      </w:r>
      <w:r w:rsidR="007D7380">
        <w:rPr>
          <w:rStyle w:val="fontstyle01"/>
          <w:rFonts w:ascii="Calibri" w:hAnsi="Calibri" w:cs="Calibri"/>
          <w:color w:val="auto"/>
        </w:rPr>
        <w:t xml:space="preserve">SP has </w:t>
      </w:r>
      <w:r w:rsidR="007D7380" w:rsidRPr="007D7380">
        <w:rPr>
          <w:rStyle w:val="fontstyle01"/>
          <w:rFonts w:ascii="Calibri" w:hAnsi="Calibri" w:cs="Calibri"/>
          <w:color w:val="auto"/>
        </w:rPr>
        <w:t>broad</w:t>
      </w:r>
      <w:r w:rsidR="000C6118">
        <w:rPr>
          <w:rStyle w:val="fontstyle01"/>
          <w:rFonts w:ascii="Calibri" w:hAnsi="Calibri" w:cs="Calibri"/>
          <w:color w:val="auto"/>
        </w:rPr>
        <w:t>-</w:t>
      </w:r>
      <w:r w:rsidR="007D7380" w:rsidRPr="007D7380">
        <w:rPr>
          <w:rStyle w:val="fontstyle01"/>
          <w:rFonts w:ascii="Calibri" w:hAnsi="Calibri" w:cs="Calibri"/>
          <w:color w:val="auto"/>
        </w:rPr>
        <w:t>spectru</w:t>
      </w:r>
      <w:r w:rsidR="007D7380">
        <w:rPr>
          <w:rStyle w:val="fontstyle01"/>
          <w:rFonts w:ascii="Calibri" w:hAnsi="Calibri" w:cs="Calibri"/>
          <w:color w:val="auto"/>
        </w:rPr>
        <w:t>m anti-bacterial activity a</w:t>
      </w:r>
      <w:r w:rsidR="007D7380" w:rsidRPr="007D7380">
        <w:rPr>
          <w:rStyle w:val="fontstyle01"/>
          <w:rFonts w:ascii="Calibri" w:hAnsi="Calibri" w:cs="Calibri"/>
          <w:color w:val="auto"/>
        </w:rPr>
        <w:t>gainst Gram-positive</w:t>
      </w:r>
      <w:r w:rsidR="007D7380">
        <w:rPr>
          <w:rStyle w:val="fontstyle01"/>
          <w:rFonts w:ascii="Calibri" w:hAnsi="Calibri" w:cs="Calibri"/>
          <w:color w:val="auto"/>
        </w:rPr>
        <w:t xml:space="preserve"> bacteria.</w:t>
      </w:r>
      <w:r w:rsidR="007D7380">
        <w:rPr>
          <w:rStyle w:val="fontstyle01"/>
          <w:rFonts w:ascii="Calibri" w:hAnsi="Calibri" w:cs="Calibri"/>
          <w:color w:val="auto"/>
        </w:rPr>
        <w:fldChar w:fldCharType="begin">
          <w:fldData xml:space="preserve">PEVuZE5vdGU+PENpdGU+PEF1dGhvcj5DYXBhbjwvQXV0aG9yPjxZZWFyPjIwMTA8L1llYXI+PFJl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</w:fldData>
        </w:fldChar>
      </w:r>
      <w:r w:rsidR="00EC7CFD">
        <w:rPr>
          <w:rStyle w:val="fontstyle01"/>
          <w:rFonts w:ascii="Calibri" w:hAnsi="Calibri" w:cs="Calibri"/>
          <w:color w:val="auto"/>
        </w:rPr>
        <w:instrText xml:space="preserve"> ADDIN EN.CITE </w:instrText>
      </w:r>
      <w:r w:rsidR="00EC7CFD">
        <w:rPr>
          <w:rStyle w:val="fontstyle01"/>
          <w:rFonts w:ascii="Calibri" w:hAnsi="Calibri" w:cs="Calibri"/>
          <w:color w:val="auto"/>
        </w:rPr>
        <w:fldChar w:fldCharType="begin">
          <w:fldData xml:space="preserve">PEVuZE5vdGU+PENpdGU+PEF1dGhvcj5DYXBhbjwvQXV0aG9yPjxZZWFyPjIwMTA8L1llYXI+PFJl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</w:fldData>
        </w:fldChar>
      </w:r>
      <w:r w:rsidR="00EC7CFD">
        <w:rPr>
          <w:rStyle w:val="fontstyle01"/>
          <w:rFonts w:ascii="Calibri" w:hAnsi="Calibri" w:cs="Calibri"/>
          <w:color w:val="auto"/>
        </w:rPr>
        <w:instrText xml:space="preserve"> ADDIN EN.CITE.DATA </w:instrText>
      </w:r>
      <w:r w:rsidR="00EC7CFD">
        <w:rPr>
          <w:rStyle w:val="fontstyle01"/>
          <w:rFonts w:ascii="Calibri" w:hAnsi="Calibri" w:cs="Calibri"/>
          <w:color w:val="auto"/>
        </w:rPr>
      </w:r>
      <w:r w:rsidR="00EC7CFD">
        <w:rPr>
          <w:rStyle w:val="fontstyle01"/>
          <w:rFonts w:ascii="Calibri" w:hAnsi="Calibri" w:cs="Calibri"/>
          <w:color w:val="auto"/>
        </w:rPr>
        <w:fldChar w:fldCharType="end"/>
      </w:r>
      <w:r w:rsidR="007D7380">
        <w:rPr>
          <w:rStyle w:val="fontstyle01"/>
          <w:rFonts w:ascii="Calibri" w:hAnsi="Calibri" w:cs="Calibri"/>
          <w:color w:val="auto"/>
        </w:rPr>
      </w:r>
      <w:r w:rsidR="007D7380">
        <w:rPr>
          <w:rStyle w:val="fontstyle01"/>
          <w:rFonts w:ascii="Calibri" w:hAnsi="Calibri" w:cs="Calibri"/>
          <w:color w:val="auto"/>
        </w:rPr>
        <w:fldChar w:fldCharType="separate"/>
      </w:r>
      <w:r w:rsidR="00EC7CFD" w:rsidRPr="00EC7CFD">
        <w:rPr>
          <w:rStyle w:val="fontstyle01"/>
          <w:rFonts w:ascii="Calibri" w:hAnsi="Calibri" w:cs="Calibri"/>
          <w:noProof/>
          <w:color w:val="auto"/>
          <w:vertAlign w:val="superscript"/>
        </w:rPr>
        <w:t>11</w:t>
      </w:r>
      <w:r w:rsidR="007D7380">
        <w:rPr>
          <w:rStyle w:val="fontstyle01"/>
          <w:rFonts w:ascii="Calibri" w:hAnsi="Calibri" w:cs="Calibri"/>
          <w:color w:val="auto"/>
        </w:rPr>
        <w:fldChar w:fldCharType="end"/>
      </w:r>
      <w:r w:rsidRPr="00AB493B">
        <w:t xml:space="preserve"> </w:t>
      </w:r>
      <w:r w:rsidR="007D7380">
        <w:t>Furthermore, s</w:t>
      </w:r>
      <w:r w:rsidRPr="00E345D7">
        <w:t xml:space="preserve">ulphadoxine </w:t>
      </w:r>
      <w:r>
        <w:t xml:space="preserve">is </w:t>
      </w:r>
      <w:r w:rsidRPr="00E345D7">
        <w:t>from the group of sulphonamide</w:t>
      </w:r>
      <w:r>
        <w:t xml:space="preserve">s </w:t>
      </w:r>
      <w:r w:rsidRPr="00E946AD">
        <w:t xml:space="preserve">historically </w:t>
      </w:r>
      <w:r>
        <w:t xml:space="preserve">used </w:t>
      </w:r>
      <w:r w:rsidRPr="00E946AD">
        <w:t xml:space="preserve">to treat </w:t>
      </w:r>
      <w:r w:rsidRPr="00E946AD">
        <w:rPr>
          <w:i/>
        </w:rPr>
        <w:t>Neisseria gonorrhoeae</w:t>
      </w:r>
      <w:r w:rsidRPr="00E946AD">
        <w:t xml:space="preserve">, </w:t>
      </w:r>
      <w:r w:rsidRPr="00E946AD">
        <w:rPr>
          <w:i/>
        </w:rPr>
        <w:t>Chlamydia trachomatis</w:t>
      </w:r>
      <w:r w:rsidRPr="00E946AD">
        <w:t xml:space="preserve">, </w:t>
      </w:r>
      <w:r w:rsidRPr="00E946AD">
        <w:rPr>
          <w:i/>
        </w:rPr>
        <w:t>Trichomonas vaginalis</w:t>
      </w:r>
      <w:r w:rsidRPr="00E946AD">
        <w:t xml:space="preserve">, and </w:t>
      </w:r>
      <w:r w:rsidRPr="00E946AD">
        <w:rPr>
          <w:i/>
        </w:rPr>
        <w:t xml:space="preserve">Gardnerella </w:t>
      </w:r>
      <w:r>
        <w:rPr>
          <w:i/>
        </w:rPr>
        <w:t>v</w:t>
      </w:r>
      <w:r w:rsidRPr="00E946AD">
        <w:rPr>
          <w:i/>
        </w:rPr>
        <w:t>aginalis</w:t>
      </w:r>
      <w:r>
        <w:t>, a bacterium</w:t>
      </w:r>
      <w:r w:rsidRPr="00E946AD">
        <w:t xml:space="preserve"> commonly associated with bacterial vaginosis.</w:t>
      </w:r>
      <w:r>
        <w:t xml:space="preserve"> Although SP is unlikely curative</w:t>
      </w:r>
      <w:r w:rsidRPr="00E345D7">
        <w:t xml:space="preserve"> </w:t>
      </w:r>
      <w:r>
        <w:t xml:space="preserve">of </w:t>
      </w:r>
      <w:r w:rsidRPr="00E345D7">
        <w:t>STIs</w:t>
      </w:r>
      <w:r>
        <w:t xml:space="preserve">/RTIs, it </w:t>
      </w:r>
      <w:r w:rsidRPr="00E345D7">
        <w:t xml:space="preserve">may reduce </w:t>
      </w:r>
      <w:r>
        <w:t>pathogen</w:t>
      </w:r>
      <w:r w:rsidRPr="00E345D7">
        <w:t xml:space="preserve"> loads </w:t>
      </w:r>
      <w:r>
        <w:t xml:space="preserve">and maternal </w:t>
      </w:r>
      <w:r w:rsidRPr="00E345D7">
        <w:t>inflammatory responses</w:t>
      </w:r>
      <w:r>
        <w:t>.</w:t>
      </w:r>
      <w:r w:rsidR="007D7380">
        <w:fldChar w:fldCharType="begin">
          <w:fldData xml:space="preserve">PEVuZE5vdGU+PENpdGU+PEF1dGhvcj5DaGljbyBSTTwvQXV0aG9yPjxZZWFyPjIwMTc8L1llYXI+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</w:fldData>
        </w:fldChar>
      </w:r>
      <w:r w:rsidR="00EC7CFD">
        <w:instrText xml:space="preserve"> ADDIN EN.CITE </w:instrText>
      </w:r>
      <w:r w:rsidR="00EC7CFD">
        <w:fldChar w:fldCharType="begin">
          <w:fldData xml:space="preserve">PEVuZE5vdGU+PENpdGU+PEF1dGhvcj5DaGljbyBSTTwvQXV0aG9yPjxZZWFyPjIwMTc8L1llYXI+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</w:fldData>
        </w:fldChar>
      </w:r>
      <w:r w:rsidR="00EC7CFD">
        <w:instrText xml:space="preserve"> ADDIN EN.CITE.DATA </w:instrText>
      </w:r>
      <w:r w:rsidR="00EC7CFD">
        <w:fldChar w:fldCharType="end"/>
      </w:r>
      <w:r w:rsidR="007D7380">
        <w:fldChar w:fldCharType="separate"/>
      </w:r>
      <w:r w:rsidR="00EC7CFD" w:rsidRPr="00EC7CFD">
        <w:rPr>
          <w:noProof/>
          <w:vertAlign w:val="superscript"/>
        </w:rPr>
        <w:t>12</w:t>
      </w:r>
      <w:r w:rsidR="007D7380">
        <w:fldChar w:fldCharType="end"/>
      </w:r>
      <w:r w:rsidR="007D7380">
        <w:t xml:space="preserve"> </w:t>
      </w:r>
      <w:r>
        <w:t xml:space="preserve">The performance of IPTp-SP is all the more interesting given that chloroquine has well-known </w:t>
      </w:r>
      <w:r w:rsidRPr="00E345D7">
        <w:t>anti-inflammatory properties</w:t>
      </w:r>
      <w:r>
        <w:t>,</w:t>
      </w:r>
      <w:r>
        <w:fldChar w:fldCharType="begin">
          <w:fldData xml:space="preserve">PEVuZE5vdGU+PENpdGU+PEF1dGhvcj5TYXZhcmlubzwvQXV0aG9yPjxZZWFyPjIwMDM8L1llYXI+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</w:fldData>
        </w:fldChar>
      </w:r>
      <w:r w:rsidR="00EC7CFD">
        <w:instrText xml:space="preserve"> ADDIN EN.CITE </w:instrText>
      </w:r>
      <w:r w:rsidR="00EC7CFD">
        <w:fldChar w:fldCharType="begin">
          <w:fldData xml:space="preserve">PEVuZE5vdGU+PENpdGU+PEF1dGhvcj5TYXZhcmlubzwvQXV0aG9yPjxZZWFyPjIwMDM8L1llYXI+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</w:fldData>
        </w:fldChar>
      </w:r>
      <w:r w:rsidR="00EC7CFD">
        <w:instrText xml:space="preserve"> ADDIN EN.CITE.DATA </w:instrText>
      </w:r>
      <w:r w:rsidR="00EC7CFD">
        <w:fldChar w:fldCharType="end"/>
      </w:r>
      <w:r>
        <w:fldChar w:fldCharType="separate"/>
      </w:r>
      <w:r w:rsidR="00EC7CFD" w:rsidRPr="00EC7CFD">
        <w:rPr>
          <w:noProof/>
          <w:vertAlign w:val="superscript"/>
        </w:rPr>
        <w:t>13</w:t>
      </w:r>
      <w:r>
        <w:fldChar w:fldCharType="end"/>
      </w:r>
      <w:r w:rsidRPr="00E345D7">
        <w:t xml:space="preserve"> </w:t>
      </w:r>
      <w:r>
        <w:t>which may have improved</w:t>
      </w:r>
      <w:r w:rsidRPr="00E345D7">
        <w:t xml:space="preserve"> </w:t>
      </w:r>
      <w:r w:rsidR="005865F1">
        <w:t xml:space="preserve">pregnancy </w:t>
      </w:r>
      <w:r>
        <w:t xml:space="preserve">outcomes </w:t>
      </w:r>
      <w:r w:rsidR="008743A5">
        <w:t xml:space="preserve">in the trial </w:t>
      </w:r>
      <w:r>
        <w:t xml:space="preserve">without altering </w:t>
      </w:r>
      <w:r w:rsidR="00167D21">
        <w:t>non-malaria</w:t>
      </w:r>
      <w:r w:rsidR="000C6118">
        <w:t>l</w:t>
      </w:r>
      <w:r w:rsidR="00167D21">
        <w:t xml:space="preserve"> pathogen</w:t>
      </w:r>
      <w:r>
        <w:t xml:space="preserve"> loads.  </w:t>
      </w:r>
    </w:p>
    <w:p w14:paraId="3EB086DC" w14:textId="77777777" w:rsidR="00481BBA" w:rsidRPr="00EC7ED7" w:rsidRDefault="00481BBA" w:rsidP="00481BBA"/>
    <w:p w14:paraId="05BA0457" w14:textId="4667D08D" w:rsidR="007A6BA1" w:rsidRDefault="007A6BA1" w:rsidP="00776B1B">
      <w:pPr>
        <w:rPr>
          <w:rStyle w:val="fontstyle01"/>
          <w:rFonts w:ascii="Calibri" w:hAnsi="Calibri" w:cs="Calibri"/>
          <w:color w:val="auto"/>
        </w:rPr>
      </w:pPr>
      <w:r>
        <w:rPr>
          <w:rStyle w:val="fontstyle01"/>
          <w:rFonts w:ascii="Calibri" w:hAnsi="Calibri" w:cs="Calibri"/>
          <w:color w:val="auto"/>
        </w:rPr>
        <w:t xml:space="preserve">Although there is </w:t>
      </w:r>
      <w:r w:rsidR="00497180">
        <w:rPr>
          <w:rStyle w:val="fontstyle01"/>
          <w:rFonts w:ascii="Calibri" w:hAnsi="Calibri" w:cs="Calibri"/>
          <w:color w:val="auto"/>
        </w:rPr>
        <w:t xml:space="preserve">need </w:t>
      </w:r>
      <w:r w:rsidR="006B2F76">
        <w:rPr>
          <w:rStyle w:val="fontstyle01"/>
          <w:rFonts w:ascii="Calibri" w:hAnsi="Calibri" w:cs="Calibri"/>
          <w:color w:val="auto"/>
        </w:rPr>
        <w:t xml:space="preserve">for more effective </w:t>
      </w:r>
      <w:r>
        <w:rPr>
          <w:rFonts w:asciiTheme="minorHAnsi" w:hAnsiTheme="minorHAnsi" w:cstheme="minorHAnsi"/>
          <w:bCs/>
        </w:rPr>
        <w:t xml:space="preserve">malaria chemoprevention strategies </w:t>
      </w:r>
      <w:r w:rsidR="00497180">
        <w:rPr>
          <w:rFonts w:asciiTheme="minorHAnsi" w:hAnsiTheme="minorHAnsi" w:cstheme="minorHAnsi"/>
          <w:bCs/>
        </w:rPr>
        <w:t>in pregnancy</w:t>
      </w:r>
      <w:r w:rsidR="006B2F76">
        <w:rPr>
          <w:rFonts w:asciiTheme="minorHAnsi" w:hAnsiTheme="minorHAnsi" w:cstheme="minorHAnsi"/>
          <w:bCs/>
        </w:rPr>
        <w:t xml:space="preserve"> </w:t>
      </w:r>
      <w:r w:rsidR="00776B1B">
        <w:rPr>
          <w:rFonts w:asciiTheme="minorHAnsi" w:hAnsiTheme="minorHAnsi" w:cstheme="minorHAnsi"/>
          <w:bCs/>
        </w:rPr>
        <w:t>in East and Southern Africa, t</w:t>
      </w:r>
      <w:r w:rsidR="00776B1B">
        <w:rPr>
          <w:rStyle w:val="fontstyle01"/>
          <w:rFonts w:ascii="Calibri" w:hAnsi="Calibri" w:cs="Calibri"/>
          <w:color w:val="auto"/>
        </w:rPr>
        <w:t xml:space="preserve">he evidence from the current trial is unlikely to swing the pendulum back in favour of chloroquine </w:t>
      </w:r>
      <w:r w:rsidR="000C26F2">
        <w:t>chemo</w:t>
      </w:r>
      <w:r w:rsidR="00776B1B">
        <w:rPr>
          <w:rStyle w:val="fontstyle01"/>
          <w:rFonts w:ascii="Calibri" w:hAnsi="Calibri" w:cs="Calibri"/>
          <w:color w:val="auto"/>
        </w:rPr>
        <w:t xml:space="preserve">prophylaxis. </w:t>
      </w:r>
      <w:r w:rsidR="00167D21">
        <w:rPr>
          <w:rStyle w:val="fontstyle01"/>
          <w:rFonts w:ascii="Calibri" w:hAnsi="Calibri" w:cs="Calibri"/>
          <w:color w:val="auto"/>
        </w:rPr>
        <w:t>Nevertheless, with the return of chloroquine susceptibility in many parts of Africa, its use in t</w:t>
      </w:r>
      <w:r w:rsidR="007416B2">
        <w:rPr>
          <w:rStyle w:val="fontstyle01"/>
          <w:rFonts w:ascii="Calibri" w:hAnsi="Calibri" w:cs="Calibri"/>
          <w:color w:val="auto"/>
        </w:rPr>
        <w:t xml:space="preserve">he first trimester </w:t>
      </w:r>
      <w:r w:rsidR="00167D21">
        <w:rPr>
          <w:rStyle w:val="fontstyle01"/>
          <w:rFonts w:ascii="Calibri" w:hAnsi="Calibri" w:cs="Calibri"/>
          <w:color w:val="auto"/>
        </w:rPr>
        <w:t xml:space="preserve">may be worth exploring </w:t>
      </w:r>
      <w:r w:rsidR="00F671FC">
        <w:rPr>
          <w:rStyle w:val="fontstyle01"/>
          <w:rFonts w:ascii="Calibri" w:hAnsi="Calibri" w:cs="Calibri"/>
          <w:color w:val="auto"/>
        </w:rPr>
        <w:t>further</w:t>
      </w:r>
      <w:r w:rsidR="00497180">
        <w:rPr>
          <w:rStyle w:val="fontstyle01"/>
          <w:rFonts w:ascii="Calibri" w:hAnsi="Calibri" w:cs="Calibri"/>
          <w:color w:val="auto"/>
        </w:rPr>
        <w:t xml:space="preserve">. </w:t>
      </w:r>
      <w:r w:rsidR="00E01FFF">
        <w:rPr>
          <w:rStyle w:val="fontstyle01"/>
          <w:rFonts w:ascii="Calibri" w:hAnsi="Calibri" w:cs="Calibri"/>
          <w:color w:val="auto"/>
        </w:rPr>
        <w:t>It remains to be determined if IPT</w:t>
      </w:r>
      <w:r w:rsidR="00206A7C">
        <w:rPr>
          <w:rStyle w:val="fontstyle01"/>
          <w:rFonts w:ascii="Calibri" w:hAnsi="Calibri" w:cs="Calibri"/>
          <w:color w:val="auto"/>
        </w:rPr>
        <w:t>p</w:t>
      </w:r>
      <w:r w:rsidR="000C6118">
        <w:rPr>
          <w:rStyle w:val="fontstyle01"/>
          <w:rFonts w:ascii="Calibri" w:hAnsi="Calibri" w:cs="Calibri"/>
          <w:color w:val="auto"/>
        </w:rPr>
        <w:t>-</w:t>
      </w:r>
      <w:r w:rsidR="00206A7C" w:rsidRPr="0079546F">
        <w:t>dihydroartemisinin-piperaquine</w:t>
      </w:r>
      <w:r w:rsidR="00206A7C">
        <w:rPr>
          <w:rStyle w:val="fontstyle01"/>
          <w:rFonts w:ascii="Calibri" w:hAnsi="Calibri" w:cs="Calibri"/>
          <w:color w:val="auto"/>
        </w:rPr>
        <w:t xml:space="preserve"> </w:t>
      </w:r>
      <w:r w:rsidR="007416B2">
        <w:rPr>
          <w:rStyle w:val="fontstyle01"/>
          <w:rFonts w:ascii="Calibri" w:hAnsi="Calibri" w:cs="Calibri"/>
          <w:color w:val="auto"/>
        </w:rPr>
        <w:t xml:space="preserve">in the second and third trimester </w:t>
      </w:r>
      <w:r w:rsidR="00F90087">
        <w:rPr>
          <w:rStyle w:val="fontstyle01"/>
          <w:rFonts w:ascii="Calibri" w:hAnsi="Calibri" w:cs="Calibri"/>
          <w:color w:val="auto"/>
        </w:rPr>
        <w:t>is</w:t>
      </w:r>
      <w:r w:rsidR="00E01FFF">
        <w:rPr>
          <w:rStyle w:val="fontstyle01"/>
          <w:rFonts w:ascii="Calibri" w:hAnsi="Calibri" w:cs="Calibri"/>
          <w:color w:val="auto"/>
        </w:rPr>
        <w:t xml:space="preserve"> </w:t>
      </w:r>
      <w:r w:rsidR="00206A7C">
        <w:rPr>
          <w:rStyle w:val="fontstyle01"/>
          <w:rFonts w:ascii="Calibri" w:hAnsi="Calibri" w:cs="Calibri"/>
          <w:color w:val="auto"/>
        </w:rPr>
        <w:t xml:space="preserve">better </w:t>
      </w:r>
      <w:r w:rsidR="005865F1">
        <w:rPr>
          <w:rStyle w:val="fontstyle01"/>
          <w:rFonts w:ascii="Calibri" w:hAnsi="Calibri" w:cs="Calibri"/>
          <w:color w:val="auto"/>
        </w:rPr>
        <w:t>than</w:t>
      </w:r>
      <w:r w:rsidR="00167D21">
        <w:rPr>
          <w:rStyle w:val="fontstyle01"/>
          <w:rFonts w:ascii="Calibri" w:hAnsi="Calibri" w:cs="Calibri"/>
          <w:color w:val="auto"/>
        </w:rPr>
        <w:t xml:space="preserve"> SP </w:t>
      </w:r>
      <w:r w:rsidR="005865F1">
        <w:rPr>
          <w:rStyle w:val="fontstyle01"/>
          <w:rFonts w:ascii="Calibri" w:hAnsi="Calibri" w:cs="Calibri"/>
          <w:color w:val="auto"/>
        </w:rPr>
        <w:t>at</w:t>
      </w:r>
      <w:r w:rsidR="00167D21">
        <w:rPr>
          <w:rStyle w:val="fontstyle01"/>
          <w:rFonts w:ascii="Calibri" w:hAnsi="Calibri" w:cs="Calibri"/>
          <w:color w:val="auto"/>
        </w:rPr>
        <w:t xml:space="preserve"> reduc</w:t>
      </w:r>
      <w:r w:rsidR="005865F1">
        <w:rPr>
          <w:rStyle w:val="fontstyle01"/>
          <w:rFonts w:ascii="Calibri" w:hAnsi="Calibri" w:cs="Calibri"/>
          <w:color w:val="auto"/>
        </w:rPr>
        <w:t>ing</w:t>
      </w:r>
      <w:r w:rsidR="00167D21">
        <w:rPr>
          <w:rStyle w:val="fontstyle01"/>
          <w:rFonts w:ascii="Calibri" w:hAnsi="Calibri" w:cs="Calibri"/>
          <w:color w:val="auto"/>
        </w:rPr>
        <w:t xml:space="preserve"> adverse pregnancy outcomes.</w:t>
      </w:r>
      <w:r>
        <w:rPr>
          <w:rStyle w:val="fontstyle01"/>
          <w:rFonts w:ascii="Calibri" w:hAnsi="Calibri" w:cs="Calibri"/>
          <w:color w:val="auto"/>
        </w:rPr>
        <w:t xml:space="preserve"> </w:t>
      </w:r>
      <w:r w:rsidR="00E01FFF">
        <w:rPr>
          <w:rStyle w:val="fontstyle01"/>
          <w:rFonts w:ascii="Calibri" w:hAnsi="Calibri" w:cs="Calibri"/>
          <w:color w:val="auto"/>
        </w:rPr>
        <w:t xml:space="preserve">If we can learn anything from </w:t>
      </w:r>
      <w:r w:rsidR="00167D21">
        <w:rPr>
          <w:rStyle w:val="fontstyle01"/>
          <w:rFonts w:ascii="Calibri" w:hAnsi="Calibri" w:cs="Calibri"/>
          <w:color w:val="auto"/>
        </w:rPr>
        <w:t xml:space="preserve">this and </w:t>
      </w:r>
      <w:r w:rsidR="00E01FFF">
        <w:rPr>
          <w:rStyle w:val="fontstyle01"/>
          <w:rFonts w:ascii="Calibri" w:hAnsi="Calibri" w:cs="Calibri"/>
          <w:color w:val="auto"/>
        </w:rPr>
        <w:t xml:space="preserve">the recent series of trials </w:t>
      </w:r>
      <w:r w:rsidR="0048509E">
        <w:rPr>
          <w:rStyle w:val="fontstyle01"/>
          <w:rFonts w:ascii="Calibri" w:hAnsi="Calibri" w:cs="Calibri"/>
          <w:color w:val="auto"/>
        </w:rPr>
        <w:t xml:space="preserve">it </w:t>
      </w:r>
      <w:r w:rsidR="00E01FFF">
        <w:rPr>
          <w:rStyle w:val="fontstyle01"/>
          <w:rFonts w:ascii="Calibri" w:hAnsi="Calibri" w:cs="Calibri"/>
          <w:color w:val="auto"/>
        </w:rPr>
        <w:t>is to temper ou</w:t>
      </w:r>
      <w:r w:rsidR="00167D21">
        <w:rPr>
          <w:rStyle w:val="fontstyle01"/>
          <w:rFonts w:ascii="Calibri" w:hAnsi="Calibri" w:cs="Calibri"/>
          <w:color w:val="auto"/>
        </w:rPr>
        <w:t>r</w:t>
      </w:r>
      <w:r w:rsidR="00E01FFF">
        <w:rPr>
          <w:rStyle w:val="fontstyle01"/>
          <w:rFonts w:ascii="Calibri" w:hAnsi="Calibri" w:cs="Calibri"/>
          <w:color w:val="auto"/>
        </w:rPr>
        <w:t xml:space="preserve"> expectations</w:t>
      </w:r>
      <w:r w:rsidR="00167D21">
        <w:rPr>
          <w:rStyle w:val="fontstyle01"/>
          <w:rFonts w:ascii="Calibri" w:hAnsi="Calibri" w:cs="Calibri"/>
          <w:color w:val="auto"/>
        </w:rPr>
        <w:t xml:space="preserve">. </w:t>
      </w:r>
    </w:p>
    <w:p w14:paraId="2FAC38E9" w14:textId="77777777" w:rsidR="00CE1949" w:rsidRPr="00E345D7" w:rsidRDefault="00CE1949" w:rsidP="003516A7"/>
    <w:p w14:paraId="7D1005DA" w14:textId="77777777" w:rsidR="00CE1949" w:rsidRPr="00E345D7" w:rsidRDefault="00CE1949" w:rsidP="003516A7">
      <w:r w:rsidRPr="00E345D7">
        <w:t>We declare no competing interests.</w:t>
      </w:r>
    </w:p>
    <w:p w14:paraId="6ABD79C6" w14:textId="77777777" w:rsidR="00CE1949" w:rsidRPr="00E345D7" w:rsidRDefault="00CE1949" w:rsidP="003516A7"/>
    <w:p w14:paraId="01F58B42" w14:textId="00901317" w:rsidR="00CD1242" w:rsidRPr="00E345D7" w:rsidRDefault="004F5857" w:rsidP="003516A7">
      <w:r>
        <w:t>References</w:t>
      </w:r>
    </w:p>
    <w:p w14:paraId="7ADDA396" w14:textId="77777777" w:rsidR="007277E7" w:rsidRPr="007277E7" w:rsidRDefault="00CD1242" w:rsidP="007277E7">
      <w:pPr>
        <w:pStyle w:val="EndNoteBibliography"/>
        <w:ind w:left="720" w:hanging="720"/>
      </w:pPr>
      <w:r w:rsidRPr="00E345D7">
        <w:rPr>
          <w:sz w:val="24"/>
          <w:szCs w:val="24"/>
        </w:rPr>
        <w:fldChar w:fldCharType="begin"/>
      </w:r>
      <w:r w:rsidRPr="00E345D7">
        <w:rPr>
          <w:sz w:val="24"/>
          <w:szCs w:val="24"/>
        </w:rPr>
        <w:instrText xml:space="preserve"> ADDIN EN.REFLIST </w:instrText>
      </w:r>
      <w:r w:rsidRPr="00E345D7">
        <w:rPr>
          <w:sz w:val="24"/>
          <w:szCs w:val="24"/>
        </w:rPr>
        <w:fldChar w:fldCharType="separate"/>
      </w:r>
      <w:r w:rsidR="007277E7" w:rsidRPr="007277E7">
        <w:t>1.</w:t>
      </w:r>
      <w:r w:rsidR="007277E7" w:rsidRPr="007277E7">
        <w:tab/>
        <w:t xml:space="preserve">Desai M, Hill J, Fernandes S, et al. Prevention of malaria in pregnancy. </w:t>
      </w:r>
      <w:r w:rsidR="007277E7" w:rsidRPr="007277E7">
        <w:rPr>
          <w:i/>
        </w:rPr>
        <w:t xml:space="preserve">The Lancet Infectious diseases. </w:t>
      </w:r>
      <w:r w:rsidR="007277E7" w:rsidRPr="007277E7">
        <w:t>2018;18(4):e119-e132.</w:t>
      </w:r>
    </w:p>
    <w:p w14:paraId="41A05E86" w14:textId="77777777" w:rsidR="007277E7" w:rsidRPr="007277E7" w:rsidRDefault="007277E7" w:rsidP="007277E7">
      <w:pPr>
        <w:pStyle w:val="EndNoteBibliography"/>
        <w:ind w:left="720" w:hanging="720"/>
      </w:pPr>
      <w:r w:rsidRPr="007277E7">
        <w:t>2.</w:t>
      </w:r>
      <w:r w:rsidRPr="007277E7">
        <w:tab/>
        <w:t xml:space="preserve">Desai M, Gutman J, L'Lanziva A, et al. Intermittent screening and treatment or intermittent preventive treatment with dihydroartemisinin-piperaquine versus intermittent preventive treatment with sulfadoxine-pyrimethamine for the control of malaria during pregnancy in western Kenya: an open-label, three-group, randomised controlled superiority trial. </w:t>
      </w:r>
      <w:r w:rsidRPr="007277E7">
        <w:rPr>
          <w:i/>
        </w:rPr>
        <w:t xml:space="preserve">Lancet. </w:t>
      </w:r>
      <w:r w:rsidRPr="007277E7">
        <w:t>2015.</w:t>
      </w:r>
    </w:p>
    <w:p w14:paraId="23E3FF7F" w14:textId="77777777" w:rsidR="007277E7" w:rsidRPr="007277E7" w:rsidRDefault="007277E7" w:rsidP="007277E7">
      <w:pPr>
        <w:pStyle w:val="EndNoteBibliography"/>
        <w:ind w:left="720" w:hanging="720"/>
      </w:pPr>
      <w:r w:rsidRPr="007277E7">
        <w:t>3.</w:t>
      </w:r>
      <w:r w:rsidRPr="007277E7">
        <w:tab/>
        <w:t xml:space="preserve">Kakuru A, Jagannathan P, Muhindo MK, et al. Dihydroartemisinin-Piperaquine for the Prevention of Malaria in Pregnancy. </w:t>
      </w:r>
      <w:r w:rsidRPr="007277E7">
        <w:rPr>
          <w:i/>
        </w:rPr>
        <w:t xml:space="preserve">N Engl J Med. </w:t>
      </w:r>
      <w:r w:rsidRPr="007277E7">
        <w:t>2016;374(10):928-939.</w:t>
      </w:r>
    </w:p>
    <w:p w14:paraId="3D26941E" w14:textId="77777777" w:rsidR="007277E7" w:rsidRPr="007277E7" w:rsidRDefault="007277E7" w:rsidP="007277E7">
      <w:pPr>
        <w:pStyle w:val="EndNoteBibliography"/>
        <w:ind w:left="720" w:hanging="720"/>
      </w:pPr>
      <w:r w:rsidRPr="007277E7">
        <w:t>4.</w:t>
      </w:r>
      <w:r w:rsidRPr="007277E7">
        <w:tab/>
        <w:t xml:space="preserve">Briand V, Bottero J, Noel H, et al. Intermittent treatment for the prevention of malaria during pregnancy in Benin: a randomized, open-label equivalence trial comparing sulfadoxine-pyrimethamine with mefloquine. </w:t>
      </w:r>
      <w:r w:rsidRPr="007277E7">
        <w:rPr>
          <w:i/>
        </w:rPr>
        <w:t xml:space="preserve">The Journal of infectious diseases. </w:t>
      </w:r>
      <w:r w:rsidRPr="007277E7">
        <w:t>2009;200(6):991-1001.</w:t>
      </w:r>
    </w:p>
    <w:p w14:paraId="6B590363" w14:textId="77777777" w:rsidR="007277E7" w:rsidRPr="007277E7" w:rsidRDefault="007277E7" w:rsidP="007277E7">
      <w:pPr>
        <w:pStyle w:val="EndNoteBibliography"/>
        <w:ind w:left="720" w:hanging="720"/>
      </w:pPr>
      <w:r w:rsidRPr="007277E7">
        <w:t>5.</w:t>
      </w:r>
      <w:r w:rsidRPr="007277E7">
        <w:tab/>
        <w:t xml:space="preserve">Gonzalez R, Mombo-Ngoma G, Ouedraogo S, et al. Intermittent preventive treatment of malaria in pregnancy with mefloquine in HIV-negative women: a multicentre randomized controlled trial. </w:t>
      </w:r>
      <w:r w:rsidRPr="007277E7">
        <w:rPr>
          <w:i/>
        </w:rPr>
        <w:t xml:space="preserve">PLoS Med. </w:t>
      </w:r>
      <w:r w:rsidRPr="007277E7">
        <w:t>2014;11(9):e1001733.</w:t>
      </w:r>
    </w:p>
    <w:p w14:paraId="2A6A48F8" w14:textId="77777777" w:rsidR="007277E7" w:rsidRPr="007277E7" w:rsidRDefault="007277E7" w:rsidP="007277E7">
      <w:pPr>
        <w:pStyle w:val="EndNoteBibliography"/>
        <w:ind w:left="720" w:hanging="720"/>
      </w:pPr>
      <w:r w:rsidRPr="007277E7">
        <w:t>6.</w:t>
      </w:r>
      <w:r w:rsidRPr="007277E7">
        <w:tab/>
        <w:t xml:space="preserve">Clerk CA, Bruce J, Affipunguh PK, et al. A randomized, controlled trial of intermittent preventive treatment with sulfadoxine-pyrimethamine, amodiaquine, or the combination in pregnant women in Ghana. </w:t>
      </w:r>
      <w:r w:rsidRPr="007277E7">
        <w:rPr>
          <w:i/>
        </w:rPr>
        <w:t xml:space="preserve">The Journal of infectious diseases. </w:t>
      </w:r>
      <w:r w:rsidRPr="007277E7">
        <w:t>2008;198(8):1202-1211.</w:t>
      </w:r>
    </w:p>
    <w:p w14:paraId="56B9B1D3" w14:textId="77777777" w:rsidR="007277E7" w:rsidRPr="007277E7" w:rsidRDefault="007277E7" w:rsidP="007277E7">
      <w:pPr>
        <w:pStyle w:val="EndNoteBibliography"/>
        <w:ind w:left="720" w:hanging="720"/>
      </w:pPr>
      <w:r w:rsidRPr="007277E7">
        <w:t>7.</w:t>
      </w:r>
      <w:r w:rsidRPr="007277E7">
        <w:tab/>
        <w:t xml:space="preserve">Kimani J, Phiri K, Kamiza S, et al. Efficacy and Safety of Azithromycin-Chloroquine versus Sulfadoxine-Pyrimethamine for Intermittent Preventive Treatment of Plasmodium </w:t>
      </w:r>
      <w:r w:rsidRPr="007277E7">
        <w:lastRenderedPageBreak/>
        <w:t xml:space="preserve">falciparum Malaria Infection in Pregnant Women in Africa: An Open-Label, Randomized Trial. </w:t>
      </w:r>
      <w:r w:rsidRPr="007277E7">
        <w:rPr>
          <w:i/>
        </w:rPr>
        <w:t xml:space="preserve">PloS one. </w:t>
      </w:r>
      <w:r w:rsidRPr="007277E7">
        <w:t>2016;11(6):e0157045.</w:t>
      </w:r>
    </w:p>
    <w:p w14:paraId="09B0A652" w14:textId="77777777" w:rsidR="007277E7" w:rsidRPr="007277E7" w:rsidRDefault="007277E7" w:rsidP="007277E7">
      <w:pPr>
        <w:pStyle w:val="EndNoteBibliography"/>
        <w:ind w:left="720" w:hanging="720"/>
      </w:pPr>
      <w:r w:rsidRPr="007277E7">
        <w:t>8.</w:t>
      </w:r>
      <w:r w:rsidRPr="007277E7">
        <w:tab/>
        <w:t xml:space="preserve">Laufer MK, Thesing PC, Eddington ND, et al. Return of chloroquine antimalarial efficacy in Malawi. </w:t>
      </w:r>
      <w:r w:rsidRPr="007277E7">
        <w:rPr>
          <w:i/>
        </w:rPr>
        <w:t xml:space="preserve">N Engl J Med. </w:t>
      </w:r>
      <w:r w:rsidRPr="007277E7">
        <w:t>2006;355(19):1959-1966.</w:t>
      </w:r>
    </w:p>
    <w:p w14:paraId="43D995CB" w14:textId="77777777" w:rsidR="007277E7" w:rsidRPr="007277E7" w:rsidRDefault="007277E7" w:rsidP="007277E7">
      <w:pPr>
        <w:pStyle w:val="EndNoteBibliography"/>
        <w:ind w:left="720" w:hanging="720"/>
      </w:pPr>
      <w:r w:rsidRPr="007277E7">
        <w:t>9.</w:t>
      </w:r>
      <w:r w:rsidRPr="007277E7">
        <w:tab/>
        <w:t xml:space="preserve">Rogerson SJ, Desai M, Mayor A, Sicuri E, Taylor SM, van Eijk AM. Burden, pathology, and costs of malaria in pregnancy: new developments for an old problem. </w:t>
      </w:r>
      <w:r w:rsidRPr="007277E7">
        <w:rPr>
          <w:i/>
        </w:rPr>
        <w:t xml:space="preserve">The Lancet Infectious diseases. </w:t>
      </w:r>
      <w:r w:rsidRPr="007277E7">
        <w:t>2018;18(4):e107-e118.</w:t>
      </w:r>
    </w:p>
    <w:p w14:paraId="5DAC3041" w14:textId="77777777" w:rsidR="007277E7" w:rsidRPr="007277E7" w:rsidRDefault="007277E7" w:rsidP="007277E7">
      <w:pPr>
        <w:pStyle w:val="EndNoteBibliography"/>
        <w:ind w:left="720" w:hanging="720"/>
      </w:pPr>
      <w:r w:rsidRPr="007277E7">
        <w:t>10.</w:t>
      </w:r>
      <w:r w:rsidRPr="007277E7">
        <w:tab/>
        <w:t xml:space="preserve">Steketee RW, Wirima JJ, Slutsker L, Khoromana CO, Heymann DL, Breman JG. Malaria treatment and prevention in pregnancy: indications for use and adverse events associated with use of chloroquine or mefloquine. </w:t>
      </w:r>
      <w:r w:rsidRPr="007277E7">
        <w:rPr>
          <w:i/>
        </w:rPr>
        <w:t xml:space="preserve">The American journal of tropical medicine and hygiene. </w:t>
      </w:r>
      <w:r w:rsidRPr="007277E7">
        <w:t>1996;55(1 Suppl):50-56.</w:t>
      </w:r>
    </w:p>
    <w:p w14:paraId="2A9A75F6" w14:textId="77777777" w:rsidR="007277E7" w:rsidRPr="007277E7" w:rsidRDefault="007277E7" w:rsidP="007277E7">
      <w:pPr>
        <w:pStyle w:val="EndNoteBibliography"/>
        <w:ind w:left="720" w:hanging="720"/>
      </w:pPr>
      <w:r w:rsidRPr="007277E7">
        <w:t>11.</w:t>
      </w:r>
      <w:r w:rsidRPr="007277E7">
        <w:tab/>
        <w:t xml:space="preserve">Capan M, Mombo-Ngoma G, Makristathis A, Ramharter M. Anti-bacterial activity of intermittent preventive treatment of malaria in pregnancy: comparative in vitro study of sulphadoxine-pyrimethamine, mefloquine, and azithromycin. </w:t>
      </w:r>
      <w:r w:rsidRPr="007277E7">
        <w:rPr>
          <w:i/>
        </w:rPr>
        <w:t xml:space="preserve">Malaria journal. </w:t>
      </w:r>
      <w:r w:rsidRPr="007277E7">
        <w:t>2010;9(1):303.</w:t>
      </w:r>
    </w:p>
    <w:p w14:paraId="36DA396F" w14:textId="77777777" w:rsidR="007277E7" w:rsidRPr="007277E7" w:rsidRDefault="007277E7" w:rsidP="007277E7">
      <w:pPr>
        <w:pStyle w:val="EndNoteBibliography"/>
        <w:ind w:left="720" w:hanging="720"/>
      </w:pPr>
      <w:r w:rsidRPr="007277E7">
        <w:t>12.</w:t>
      </w:r>
      <w:r w:rsidRPr="007277E7">
        <w:tab/>
        <w:t xml:space="preserve">Chico RM, Chaponda EB, Ariti C, Chandramohan D. Sulfadoxine-pyrimethamine exhibits dose-response protection against adverse birth outcomes related to malaria and sexually transmitted and reproductive tract infections. </w:t>
      </w:r>
      <w:r w:rsidRPr="007277E7">
        <w:rPr>
          <w:i/>
        </w:rPr>
        <w:t xml:space="preserve">Clinical Infectious Diseases. </w:t>
      </w:r>
      <w:r w:rsidRPr="007277E7">
        <w:t>2017;64(8):1043-1051.</w:t>
      </w:r>
    </w:p>
    <w:p w14:paraId="480EAA12" w14:textId="77777777" w:rsidR="007277E7" w:rsidRPr="007277E7" w:rsidRDefault="007277E7" w:rsidP="007277E7">
      <w:pPr>
        <w:pStyle w:val="EndNoteBibliography"/>
        <w:ind w:left="720" w:hanging="720"/>
      </w:pPr>
      <w:r w:rsidRPr="007277E7">
        <w:t>13.</w:t>
      </w:r>
      <w:r w:rsidRPr="007277E7">
        <w:tab/>
        <w:t xml:space="preserve">Savarino A, Boelaert JR, Cassone A, Majori G, Cauda R. Effects of chloroquine on viral infections: an old drug against today's diseases? </w:t>
      </w:r>
      <w:r w:rsidRPr="007277E7">
        <w:rPr>
          <w:i/>
        </w:rPr>
        <w:t xml:space="preserve">Lancet Infectious Diseases. </w:t>
      </w:r>
      <w:r w:rsidRPr="007277E7">
        <w:t>2003;3(11):722-727.</w:t>
      </w:r>
    </w:p>
    <w:p w14:paraId="47845F74" w14:textId="0A85BF75" w:rsidR="00DB7D64" w:rsidRPr="00E345D7" w:rsidRDefault="00CD1242" w:rsidP="003516A7">
      <w:r w:rsidRPr="00E345D7">
        <w:fldChar w:fldCharType="end"/>
      </w:r>
    </w:p>
    <w:sectPr w:rsidR="00DB7D64" w:rsidRPr="00E345D7">
      <w:headerReference w:type="default" r:id="rId7"/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5DF727" w14:textId="77777777" w:rsidR="00AA6DE2" w:rsidRDefault="00AA6DE2" w:rsidP="003516A7">
      <w:r>
        <w:separator/>
      </w:r>
    </w:p>
  </w:endnote>
  <w:endnote w:type="continuationSeparator" w:id="0">
    <w:p w14:paraId="0A761D3A" w14:textId="77777777" w:rsidR="00AA6DE2" w:rsidRDefault="00AA6DE2" w:rsidP="003516A7">
      <w:r>
        <w:continuationSeparator/>
      </w:r>
    </w:p>
  </w:endnote>
  <w:endnote w:type="continuationNotice" w:id="1">
    <w:p w14:paraId="2B580BDF" w14:textId="77777777" w:rsidR="00AA6DE2" w:rsidRDefault="00AA6DE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985753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A5BA304" w14:textId="6126618A" w:rsidR="008507CE" w:rsidRDefault="008507CE" w:rsidP="003516A7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21B98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6889965C" w14:textId="77777777" w:rsidR="008507CE" w:rsidRDefault="008507CE" w:rsidP="003516A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BE7B8D" w14:textId="77777777" w:rsidR="00AA6DE2" w:rsidRDefault="00AA6DE2" w:rsidP="003516A7">
      <w:r>
        <w:separator/>
      </w:r>
    </w:p>
  </w:footnote>
  <w:footnote w:type="continuationSeparator" w:id="0">
    <w:p w14:paraId="2AD5F02D" w14:textId="77777777" w:rsidR="00AA6DE2" w:rsidRDefault="00AA6DE2" w:rsidP="003516A7">
      <w:r>
        <w:continuationSeparator/>
      </w:r>
    </w:p>
  </w:footnote>
  <w:footnote w:type="continuationNotice" w:id="1">
    <w:p w14:paraId="79A19C82" w14:textId="77777777" w:rsidR="00AA6DE2" w:rsidRDefault="00AA6DE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E97D98" w14:textId="77777777" w:rsidR="00EC7CFD" w:rsidRDefault="00EC7CF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F34B47"/>
    <w:multiLevelType w:val="hybridMultilevel"/>
    <w:tmpl w:val="71DECE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8C66271"/>
    <w:multiLevelType w:val="hybridMultilevel"/>
    <w:tmpl w:val="C590CB3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xvr52scv0saqextvfpddv7vwrzxtt25d00&quot;&gt;MIP&lt;record-ids&gt;&lt;item&gt;50&lt;/item&gt;&lt;item&gt;51&lt;/item&gt;&lt;item&gt;54&lt;/item&gt;&lt;item&gt;94&lt;/item&gt;&lt;item&gt;185&lt;/item&gt;&lt;item&gt;422&lt;/item&gt;&lt;item&gt;428&lt;/item&gt;&lt;item&gt;628&lt;/item&gt;&lt;item&gt;738&lt;/item&gt;&lt;item&gt;774&lt;/item&gt;&lt;item&gt;775&lt;/item&gt;&lt;item&gt;785&lt;/item&gt;&lt;item&gt;786&lt;/item&gt;&lt;/record-ids&gt;&lt;/item&gt;&lt;/Libraries&gt;"/>
  </w:docVars>
  <w:rsids>
    <w:rsidRoot w:val="00373DFD"/>
    <w:rsid w:val="00000217"/>
    <w:rsid w:val="000009F2"/>
    <w:rsid w:val="00000B30"/>
    <w:rsid w:val="00006806"/>
    <w:rsid w:val="0001779E"/>
    <w:rsid w:val="000213FC"/>
    <w:rsid w:val="00025074"/>
    <w:rsid w:val="00025C6D"/>
    <w:rsid w:val="0003257E"/>
    <w:rsid w:val="0003380E"/>
    <w:rsid w:val="000341D1"/>
    <w:rsid w:val="00034392"/>
    <w:rsid w:val="0003441C"/>
    <w:rsid w:val="000361D1"/>
    <w:rsid w:val="000467F1"/>
    <w:rsid w:val="00053D9B"/>
    <w:rsid w:val="00053F09"/>
    <w:rsid w:val="000661A6"/>
    <w:rsid w:val="0007077C"/>
    <w:rsid w:val="00081B53"/>
    <w:rsid w:val="00095469"/>
    <w:rsid w:val="000A38BA"/>
    <w:rsid w:val="000A4D82"/>
    <w:rsid w:val="000B65D6"/>
    <w:rsid w:val="000C26F2"/>
    <w:rsid w:val="000C6118"/>
    <w:rsid w:val="000D7292"/>
    <w:rsid w:val="000E04C6"/>
    <w:rsid w:val="000E28E8"/>
    <w:rsid w:val="000E4D7A"/>
    <w:rsid w:val="000E5481"/>
    <w:rsid w:val="000E6343"/>
    <w:rsid w:val="000E7AEA"/>
    <w:rsid w:val="000F4840"/>
    <w:rsid w:val="00100A76"/>
    <w:rsid w:val="001115F8"/>
    <w:rsid w:val="0011638A"/>
    <w:rsid w:val="00130D90"/>
    <w:rsid w:val="0013222A"/>
    <w:rsid w:val="001354D3"/>
    <w:rsid w:val="00137D82"/>
    <w:rsid w:val="001429F8"/>
    <w:rsid w:val="0014533B"/>
    <w:rsid w:val="001517BF"/>
    <w:rsid w:val="00163A59"/>
    <w:rsid w:val="00167D21"/>
    <w:rsid w:val="001732A0"/>
    <w:rsid w:val="00177989"/>
    <w:rsid w:val="001804EB"/>
    <w:rsid w:val="00180C69"/>
    <w:rsid w:val="00184DB7"/>
    <w:rsid w:val="0019543D"/>
    <w:rsid w:val="00197350"/>
    <w:rsid w:val="001A2C4F"/>
    <w:rsid w:val="001A3C8F"/>
    <w:rsid w:val="001A78E3"/>
    <w:rsid w:val="001C661C"/>
    <w:rsid w:val="001D01A1"/>
    <w:rsid w:val="001D7569"/>
    <w:rsid w:val="001E0FD2"/>
    <w:rsid w:val="001F073D"/>
    <w:rsid w:val="001F0EDB"/>
    <w:rsid w:val="001F16E0"/>
    <w:rsid w:val="001F287A"/>
    <w:rsid w:val="001F34BE"/>
    <w:rsid w:val="001F472B"/>
    <w:rsid w:val="001F6762"/>
    <w:rsid w:val="002010C3"/>
    <w:rsid w:val="00206A7C"/>
    <w:rsid w:val="00206AC6"/>
    <w:rsid w:val="00214177"/>
    <w:rsid w:val="00217E56"/>
    <w:rsid w:val="00226670"/>
    <w:rsid w:val="00230A97"/>
    <w:rsid w:val="00234747"/>
    <w:rsid w:val="00243F78"/>
    <w:rsid w:val="0025098A"/>
    <w:rsid w:val="00255B57"/>
    <w:rsid w:val="0026175C"/>
    <w:rsid w:val="00264A32"/>
    <w:rsid w:val="00267F97"/>
    <w:rsid w:val="0027297E"/>
    <w:rsid w:val="00297285"/>
    <w:rsid w:val="00297F34"/>
    <w:rsid w:val="002A2FE9"/>
    <w:rsid w:val="002A4047"/>
    <w:rsid w:val="002B057B"/>
    <w:rsid w:val="002B445C"/>
    <w:rsid w:val="002C3F11"/>
    <w:rsid w:val="002C6646"/>
    <w:rsid w:val="002D1E06"/>
    <w:rsid w:val="002D299A"/>
    <w:rsid w:val="002D72F0"/>
    <w:rsid w:val="002E75CD"/>
    <w:rsid w:val="00304101"/>
    <w:rsid w:val="0030455C"/>
    <w:rsid w:val="00313784"/>
    <w:rsid w:val="00322BD8"/>
    <w:rsid w:val="0033406E"/>
    <w:rsid w:val="00334CD4"/>
    <w:rsid w:val="00335A90"/>
    <w:rsid w:val="00350BB5"/>
    <w:rsid w:val="003516A7"/>
    <w:rsid w:val="00353E35"/>
    <w:rsid w:val="003548A8"/>
    <w:rsid w:val="00360F45"/>
    <w:rsid w:val="00364628"/>
    <w:rsid w:val="00373DFD"/>
    <w:rsid w:val="00386450"/>
    <w:rsid w:val="00397AE5"/>
    <w:rsid w:val="003A21C1"/>
    <w:rsid w:val="003A2218"/>
    <w:rsid w:val="003E0116"/>
    <w:rsid w:val="003E3A5E"/>
    <w:rsid w:val="003E3AE1"/>
    <w:rsid w:val="003F54DB"/>
    <w:rsid w:val="003F5AB5"/>
    <w:rsid w:val="003F5E54"/>
    <w:rsid w:val="003F7171"/>
    <w:rsid w:val="00401EC1"/>
    <w:rsid w:val="00423F62"/>
    <w:rsid w:val="00426C76"/>
    <w:rsid w:val="0042787F"/>
    <w:rsid w:val="00427BDB"/>
    <w:rsid w:val="0043080E"/>
    <w:rsid w:val="00441CE4"/>
    <w:rsid w:val="00442AA9"/>
    <w:rsid w:val="00446DD2"/>
    <w:rsid w:val="00453E52"/>
    <w:rsid w:val="004557BB"/>
    <w:rsid w:val="00456931"/>
    <w:rsid w:val="0046303F"/>
    <w:rsid w:val="004657E5"/>
    <w:rsid w:val="00470C37"/>
    <w:rsid w:val="00475AED"/>
    <w:rsid w:val="0048189A"/>
    <w:rsid w:val="00481BBA"/>
    <w:rsid w:val="00482259"/>
    <w:rsid w:val="0048509E"/>
    <w:rsid w:val="00490E51"/>
    <w:rsid w:val="00492ECB"/>
    <w:rsid w:val="00493EF2"/>
    <w:rsid w:val="00497180"/>
    <w:rsid w:val="00497543"/>
    <w:rsid w:val="004A69E7"/>
    <w:rsid w:val="004B0084"/>
    <w:rsid w:val="004B04FC"/>
    <w:rsid w:val="004E0067"/>
    <w:rsid w:val="004F0599"/>
    <w:rsid w:val="004F1CD7"/>
    <w:rsid w:val="004F5857"/>
    <w:rsid w:val="00501763"/>
    <w:rsid w:val="00503F70"/>
    <w:rsid w:val="00504B10"/>
    <w:rsid w:val="00513C3A"/>
    <w:rsid w:val="0051666D"/>
    <w:rsid w:val="005179AD"/>
    <w:rsid w:val="0052674D"/>
    <w:rsid w:val="00530847"/>
    <w:rsid w:val="00532362"/>
    <w:rsid w:val="00534AFA"/>
    <w:rsid w:val="00536AD4"/>
    <w:rsid w:val="00540A36"/>
    <w:rsid w:val="00547953"/>
    <w:rsid w:val="00555C96"/>
    <w:rsid w:val="00560B8D"/>
    <w:rsid w:val="00561F88"/>
    <w:rsid w:val="00562163"/>
    <w:rsid w:val="0056290B"/>
    <w:rsid w:val="00564051"/>
    <w:rsid w:val="00577EA1"/>
    <w:rsid w:val="005820C0"/>
    <w:rsid w:val="0058371F"/>
    <w:rsid w:val="005865F1"/>
    <w:rsid w:val="00590227"/>
    <w:rsid w:val="0059598B"/>
    <w:rsid w:val="005973AE"/>
    <w:rsid w:val="005A07C2"/>
    <w:rsid w:val="005A47F5"/>
    <w:rsid w:val="005C5C48"/>
    <w:rsid w:val="005D2A27"/>
    <w:rsid w:val="005E45E3"/>
    <w:rsid w:val="005E48E4"/>
    <w:rsid w:val="005E727B"/>
    <w:rsid w:val="005F275C"/>
    <w:rsid w:val="0060014E"/>
    <w:rsid w:val="00607F64"/>
    <w:rsid w:val="00616CE2"/>
    <w:rsid w:val="00621A09"/>
    <w:rsid w:val="0062387A"/>
    <w:rsid w:val="006246FD"/>
    <w:rsid w:val="006247DE"/>
    <w:rsid w:val="0062690A"/>
    <w:rsid w:val="0062712F"/>
    <w:rsid w:val="00630B3C"/>
    <w:rsid w:val="00631CAD"/>
    <w:rsid w:val="0064529B"/>
    <w:rsid w:val="00645CE9"/>
    <w:rsid w:val="00646CF0"/>
    <w:rsid w:val="00651AAE"/>
    <w:rsid w:val="00657C32"/>
    <w:rsid w:val="00664849"/>
    <w:rsid w:val="00664F0F"/>
    <w:rsid w:val="00670B0C"/>
    <w:rsid w:val="006711EC"/>
    <w:rsid w:val="00674CD0"/>
    <w:rsid w:val="00693102"/>
    <w:rsid w:val="00695B0F"/>
    <w:rsid w:val="006A0433"/>
    <w:rsid w:val="006A25F0"/>
    <w:rsid w:val="006A3035"/>
    <w:rsid w:val="006A3438"/>
    <w:rsid w:val="006A3DAC"/>
    <w:rsid w:val="006A6979"/>
    <w:rsid w:val="006A79F7"/>
    <w:rsid w:val="006B2F76"/>
    <w:rsid w:val="006B47D4"/>
    <w:rsid w:val="006B5802"/>
    <w:rsid w:val="006C5C50"/>
    <w:rsid w:val="006C7676"/>
    <w:rsid w:val="006D23E5"/>
    <w:rsid w:val="006E0B39"/>
    <w:rsid w:val="006F0B9F"/>
    <w:rsid w:val="006F3303"/>
    <w:rsid w:val="006F61AD"/>
    <w:rsid w:val="006F6BE5"/>
    <w:rsid w:val="007277E7"/>
    <w:rsid w:val="0073690C"/>
    <w:rsid w:val="0073731A"/>
    <w:rsid w:val="007416B2"/>
    <w:rsid w:val="007422FA"/>
    <w:rsid w:val="0075321B"/>
    <w:rsid w:val="007549B2"/>
    <w:rsid w:val="00755867"/>
    <w:rsid w:val="00763BCF"/>
    <w:rsid w:val="00776B1B"/>
    <w:rsid w:val="00783B2A"/>
    <w:rsid w:val="0078496F"/>
    <w:rsid w:val="007915D1"/>
    <w:rsid w:val="0079546F"/>
    <w:rsid w:val="007A6BA1"/>
    <w:rsid w:val="007B007D"/>
    <w:rsid w:val="007B57C7"/>
    <w:rsid w:val="007C01A5"/>
    <w:rsid w:val="007C211F"/>
    <w:rsid w:val="007C3F5C"/>
    <w:rsid w:val="007D3FE0"/>
    <w:rsid w:val="007D6CC1"/>
    <w:rsid w:val="007D7380"/>
    <w:rsid w:val="007E2200"/>
    <w:rsid w:val="007F33D0"/>
    <w:rsid w:val="00800D72"/>
    <w:rsid w:val="0081119F"/>
    <w:rsid w:val="00814D2E"/>
    <w:rsid w:val="00816BD6"/>
    <w:rsid w:val="00822AED"/>
    <w:rsid w:val="00825FEA"/>
    <w:rsid w:val="00830C97"/>
    <w:rsid w:val="00832CFC"/>
    <w:rsid w:val="00832D72"/>
    <w:rsid w:val="00833B84"/>
    <w:rsid w:val="00835B79"/>
    <w:rsid w:val="00844A96"/>
    <w:rsid w:val="0084577F"/>
    <w:rsid w:val="008507CE"/>
    <w:rsid w:val="00856891"/>
    <w:rsid w:val="00864FA5"/>
    <w:rsid w:val="00871880"/>
    <w:rsid w:val="008743A5"/>
    <w:rsid w:val="00880E0F"/>
    <w:rsid w:val="00892025"/>
    <w:rsid w:val="00896782"/>
    <w:rsid w:val="008A00A6"/>
    <w:rsid w:val="008A1923"/>
    <w:rsid w:val="008A3039"/>
    <w:rsid w:val="008B3ED8"/>
    <w:rsid w:val="008C2A6A"/>
    <w:rsid w:val="008C5B8D"/>
    <w:rsid w:val="008C7561"/>
    <w:rsid w:val="008D0F28"/>
    <w:rsid w:val="008E6665"/>
    <w:rsid w:val="008E7E6A"/>
    <w:rsid w:val="009003F9"/>
    <w:rsid w:val="0090365C"/>
    <w:rsid w:val="00905678"/>
    <w:rsid w:val="00907AD6"/>
    <w:rsid w:val="009125F5"/>
    <w:rsid w:val="00917F39"/>
    <w:rsid w:val="00921C28"/>
    <w:rsid w:val="0093133F"/>
    <w:rsid w:val="009427E7"/>
    <w:rsid w:val="0094502A"/>
    <w:rsid w:val="00950666"/>
    <w:rsid w:val="00956D9B"/>
    <w:rsid w:val="00961A48"/>
    <w:rsid w:val="00986D7A"/>
    <w:rsid w:val="009932CA"/>
    <w:rsid w:val="00995A97"/>
    <w:rsid w:val="009A0D10"/>
    <w:rsid w:val="009A2E4A"/>
    <w:rsid w:val="009B4F3A"/>
    <w:rsid w:val="009C433C"/>
    <w:rsid w:val="009C6EC4"/>
    <w:rsid w:val="009C7317"/>
    <w:rsid w:val="009D7735"/>
    <w:rsid w:val="009E0537"/>
    <w:rsid w:val="009E4B19"/>
    <w:rsid w:val="009E62B3"/>
    <w:rsid w:val="00A106B9"/>
    <w:rsid w:val="00A11B0D"/>
    <w:rsid w:val="00A12781"/>
    <w:rsid w:val="00A1582A"/>
    <w:rsid w:val="00A210CC"/>
    <w:rsid w:val="00A34718"/>
    <w:rsid w:val="00A37093"/>
    <w:rsid w:val="00A44E82"/>
    <w:rsid w:val="00A477D9"/>
    <w:rsid w:val="00A608DC"/>
    <w:rsid w:val="00A71F1C"/>
    <w:rsid w:val="00A72564"/>
    <w:rsid w:val="00A7291E"/>
    <w:rsid w:val="00A72F3E"/>
    <w:rsid w:val="00A72F57"/>
    <w:rsid w:val="00AA03FB"/>
    <w:rsid w:val="00AA0416"/>
    <w:rsid w:val="00AA07C3"/>
    <w:rsid w:val="00AA326B"/>
    <w:rsid w:val="00AA637B"/>
    <w:rsid w:val="00AA6DE2"/>
    <w:rsid w:val="00AB03B9"/>
    <w:rsid w:val="00AB0DE3"/>
    <w:rsid w:val="00AB2006"/>
    <w:rsid w:val="00AB30C4"/>
    <w:rsid w:val="00AB40C0"/>
    <w:rsid w:val="00AB493B"/>
    <w:rsid w:val="00AC1385"/>
    <w:rsid w:val="00AC2223"/>
    <w:rsid w:val="00AC2A1F"/>
    <w:rsid w:val="00AC4C80"/>
    <w:rsid w:val="00AD0AC5"/>
    <w:rsid w:val="00AD1060"/>
    <w:rsid w:val="00AE075F"/>
    <w:rsid w:val="00AE678A"/>
    <w:rsid w:val="00AF142A"/>
    <w:rsid w:val="00AF204D"/>
    <w:rsid w:val="00AF6B5C"/>
    <w:rsid w:val="00AF6E6A"/>
    <w:rsid w:val="00B01A5A"/>
    <w:rsid w:val="00B02ED1"/>
    <w:rsid w:val="00B0691B"/>
    <w:rsid w:val="00B21C2B"/>
    <w:rsid w:val="00B36BBD"/>
    <w:rsid w:val="00B36CE8"/>
    <w:rsid w:val="00B37E18"/>
    <w:rsid w:val="00B45F56"/>
    <w:rsid w:val="00B531AC"/>
    <w:rsid w:val="00B548CC"/>
    <w:rsid w:val="00B54B3D"/>
    <w:rsid w:val="00B632C2"/>
    <w:rsid w:val="00B75257"/>
    <w:rsid w:val="00B80F49"/>
    <w:rsid w:val="00B86836"/>
    <w:rsid w:val="00B870B0"/>
    <w:rsid w:val="00BA10BD"/>
    <w:rsid w:val="00BB2E38"/>
    <w:rsid w:val="00BB31A6"/>
    <w:rsid w:val="00BB4290"/>
    <w:rsid w:val="00BC5F03"/>
    <w:rsid w:val="00BC6223"/>
    <w:rsid w:val="00BD0971"/>
    <w:rsid w:val="00BE0531"/>
    <w:rsid w:val="00BE4DEE"/>
    <w:rsid w:val="00BF416C"/>
    <w:rsid w:val="00BF7545"/>
    <w:rsid w:val="00C00A2B"/>
    <w:rsid w:val="00C01EEB"/>
    <w:rsid w:val="00C05006"/>
    <w:rsid w:val="00C157E2"/>
    <w:rsid w:val="00C20C52"/>
    <w:rsid w:val="00C21B98"/>
    <w:rsid w:val="00C23E01"/>
    <w:rsid w:val="00C42CCA"/>
    <w:rsid w:val="00C447DF"/>
    <w:rsid w:val="00C45A72"/>
    <w:rsid w:val="00C45B64"/>
    <w:rsid w:val="00C5080C"/>
    <w:rsid w:val="00C53FA1"/>
    <w:rsid w:val="00C5733C"/>
    <w:rsid w:val="00C6657D"/>
    <w:rsid w:val="00C7329B"/>
    <w:rsid w:val="00C84BD9"/>
    <w:rsid w:val="00C97122"/>
    <w:rsid w:val="00CA7221"/>
    <w:rsid w:val="00CB2E1B"/>
    <w:rsid w:val="00CC0566"/>
    <w:rsid w:val="00CC4CD7"/>
    <w:rsid w:val="00CC791B"/>
    <w:rsid w:val="00CC7A18"/>
    <w:rsid w:val="00CD1242"/>
    <w:rsid w:val="00CE1949"/>
    <w:rsid w:val="00CE1BFA"/>
    <w:rsid w:val="00CF5E4D"/>
    <w:rsid w:val="00D01F95"/>
    <w:rsid w:val="00D02520"/>
    <w:rsid w:val="00D0329D"/>
    <w:rsid w:val="00D03366"/>
    <w:rsid w:val="00D03BD9"/>
    <w:rsid w:val="00D052F2"/>
    <w:rsid w:val="00D12ADD"/>
    <w:rsid w:val="00D2023A"/>
    <w:rsid w:val="00D25515"/>
    <w:rsid w:val="00D2622A"/>
    <w:rsid w:val="00D321C0"/>
    <w:rsid w:val="00D342C0"/>
    <w:rsid w:val="00D37716"/>
    <w:rsid w:val="00D424C0"/>
    <w:rsid w:val="00D44896"/>
    <w:rsid w:val="00D509D0"/>
    <w:rsid w:val="00D51542"/>
    <w:rsid w:val="00D53842"/>
    <w:rsid w:val="00D566A1"/>
    <w:rsid w:val="00D61151"/>
    <w:rsid w:val="00D6127D"/>
    <w:rsid w:val="00D619B2"/>
    <w:rsid w:val="00D62A23"/>
    <w:rsid w:val="00D66CD1"/>
    <w:rsid w:val="00D67BD7"/>
    <w:rsid w:val="00D71076"/>
    <w:rsid w:val="00D72D6B"/>
    <w:rsid w:val="00D7452C"/>
    <w:rsid w:val="00D830A1"/>
    <w:rsid w:val="00D86EEF"/>
    <w:rsid w:val="00DA1601"/>
    <w:rsid w:val="00DA3108"/>
    <w:rsid w:val="00DB7D64"/>
    <w:rsid w:val="00DE4A1D"/>
    <w:rsid w:val="00DE5408"/>
    <w:rsid w:val="00DF5C6B"/>
    <w:rsid w:val="00DF6761"/>
    <w:rsid w:val="00E01FFF"/>
    <w:rsid w:val="00E03CC8"/>
    <w:rsid w:val="00E067E8"/>
    <w:rsid w:val="00E1729F"/>
    <w:rsid w:val="00E27285"/>
    <w:rsid w:val="00E27E8A"/>
    <w:rsid w:val="00E345D7"/>
    <w:rsid w:val="00E35EA2"/>
    <w:rsid w:val="00E52D97"/>
    <w:rsid w:val="00E63F23"/>
    <w:rsid w:val="00E80A01"/>
    <w:rsid w:val="00E81434"/>
    <w:rsid w:val="00E9003C"/>
    <w:rsid w:val="00E9128A"/>
    <w:rsid w:val="00E946AD"/>
    <w:rsid w:val="00E949B9"/>
    <w:rsid w:val="00EA1EE5"/>
    <w:rsid w:val="00EA65B2"/>
    <w:rsid w:val="00EB0401"/>
    <w:rsid w:val="00EC5056"/>
    <w:rsid w:val="00EC7CFD"/>
    <w:rsid w:val="00EC7ED7"/>
    <w:rsid w:val="00ED4561"/>
    <w:rsid w:val="00ED6259"/>
    <w:rsid w:val="00ED7B2A"/>
    <w:rsid w:val="00EE2002"/>
    <w:rsid w:val="00EF6B53"/>
    <w:rsid w:val="00F04200"/>
    <w:rsid w:val="00F10F96"/>
    <w:rsid w:val="00F24673"/>
    <w:rsid w:val="00F3474D"/>
    <w:rsid w:val="00F34F97"/>
    <w:rsid w:val="00F355B8"/>
    <w:rsid w:val="00F42CEC"/>
    <w:rsid w:val="00F44C6C"/>
    <w:rsid w:val="00F45A63"/>
    <w:rsid w:val="00F46488"/>
    <w:rsid w:val="00F479D0"/>
    <w:rsid w:val="00F47D47"/>
    <w:rsid w:val="00F5508C"/>
    <w:rsid w:val="00F567B4"/>
    <w:rsid w:val="00F625BB"/>
    <w:rsid w:val="00F671FC"/>
    <w:rsid w:val="00F71707"/>
    <w:rsid w:val="00F71DA2"/>
    <w:rsid w:val="00F72B49"/>
    <w:rsid w:val="00F753CA"/>
    <w:rsid w:val="00F81E3D"/>
    <w:rsid w:val="00F86F25"/>
    <w:rsid w:val="00F90087"/>
    <w:rsid w:val="00F904B5"/>
    <w:rsid w:val="00FB3111"/>
    <w:rsid w:val="00FB43D9"/>
    <w:rsid w:val="00FB529A"/>
    <w:rsid w:val="00FB58AF"/>
    <w:rsid w:val="00FB7274"/>
    <w:rsid w:val="00FC0B28"/>
    <w:rsid w:val="00FC127D"/>
    <w:rsid w:val="00FC441E"/>
    <w:rsid w:val="00FC678C"/>
    <w:rsid w:val="00FD2075"/>
    <w:rsid w:val="00FD679E"/>
    <w:rsid w:val="00FD722E"/>
    <w:rsid w:val="00FD7399"/>
    <w:rsid w:val="00FF05C0"/>
    <w:rsid w:val="00FF63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EC9BFC"/>
  <w15:chartTrackingRefBased/>
  <w15:docId w15:val="{C69DDCD1-1C3B-4EAD-888D-771DFE0792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516A7"/>
    <w:pPr>
      <w:spacing w:after="0" w:line="240" w:lineRule="auto"/>
    </w:pPr>
    <w:rPr>
      <w:rFonts w:ascii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1582A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19543D"/>
    <w:pPr>
      <w:spacing w:after="0" w:line="240" w:lineRule="auto"/>
    </w:pPr>
    <w:rPr>
      <w:rFonts w:ascii="Calibri" w:hAnsi="Calibri" w:cs="Calibri"/>
    </w:rPr>
  </w:style>
  <w:style w:type="paragraph" w:customStyle="1" w:styleId="EndNoteBibliographyTitle">
    <w:name w:val="EndNote Bibliography Title"/>
    <w:basedOn w:val="Normal"/>
    <w:link w:val="EndNoteBibliographyTitleChar"/>
    <w:rsid w:val="00CD1242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124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D1242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D1242"/>
    <w:rPr>
      <w:rFonts w:ascii="Calibri" w:hAnsi="Calibri" w:cs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C5F03"/>
    <w:rPr>
      <w:rFonts w:ascii="Calibri" w:hAnsi="Calibri" w:cs="Calibri"/>
    </w:rPr>
  </w:style>
  <w:style w:type="character" w:customStyle="1" w:styleId="citationref">
    <w:name w:val="citationref"/>
    <w:basedOn w:val="DefaultParagraphFont"/>
    <w:rsid w:val="0042787F"/>
  </w:style>
  <w:style w:type="character" w:styleId="Emphasis">
    <w:name w:val="Emphasis"/>
    <w:basedOn w:val="DefaultParagraphFont"/>
    <w:uiPriority w:val="20"/>
    <w:qFormat/>
    <w:rsid w:val="0042787F"/>
    <w:rPr>
      <w:i/>
      <w:iCs/>
    </w:rPr>
  </w:style>
  <w:style w:type="character" w:customStyle="1" w:styleId="hitinf">
    <w:name w:val="hit_inf"/>
    <w:basedOn w:val="DefaultParagraphFont"/>
    <w:rsid w:val="00AB30C4"/>
  </w:style>
  <w:style w:type="character" w:customStyle="1" w:styleId="italic">
    <w:name w:val="italic"/>
    <w:basedOn w:val="DefaultParagraphFont"/>
    <w:rsid w:val="005179AD"/>
  </w:style>
  <w:style w:type="character" w:styleId="Strong">
    <w:name w:val="Strong"/>
    <w:basedOn w:val="DefaultParagraphFont"/>
    <w:uiPriority w:val="22"/>
    <w:qFormat/>
    <w:rsid w:val="00F81E3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8507C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507CE"/>
    <w:rPr>
      <w:rFonts w:ascii="Calibri" w:hAnsi="Calibri" w:cs="Calibri"/>
    </w:rPr>
  </w:style>
  <w:style w:type="paragraph" w:styleId="Footer">
    <w:name w:val="footer"/>
    <w:basedOn w:val="Normal"/>
    <w:link w:val="FooterChar"/>
    <w:uiPriority w:val="99"/>
    <w:unhideWhenUsed/>
    <w:rsid w:val="008507C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507CE"/>
    <w:rPr>
      <w:rFonts w:ascii="Calibri" w:hAnsi="Calibri" w:cs="Calibri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86D7A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6C76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767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7676"/>
    <w:rPr>
      <w:rFonts w:ascii="Calibri" w:hAnsi="Calibri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76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7676"/>
    <w:rPr>
      <w:rFonts w:ascii="Calibri" w:hAnsi="Calibri" w:cs="Calibri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767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676"/>
    <w:rPr>
      <w:rFonts w:ascii="Segoe UI" w:hAnsi="Segoe UI" w:cs="Segoe UI"/>
      <w:sz w:val="18"/>
      <w:szCs w:val="18"/>
    </w:rPr>
  </w:style>
  <w:style w:type="character" w:customStyle="1" w:styleId="fontstyle01">
    <w:name w:val="fontstyle01"/>
    <w:basedOn w:val="DefaultParagraphFont"/>
    <w:rsid w:val="00F42CEC"/>
    <w:rPr>
      <w:rFonts w:ascii="Arial" w:hAnsi="Arial" w:cs="Arial" w:hint="default"/>
      <w:b w:val="0"/>
      <w:bCs w:val="0"/>
      <w:i w:val="0"/>
      <w:iCs w:val="0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378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8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430</Words>
  <Characters>8154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9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Chico</dc:creator>
  <cp:keywords/>
  <dc:description/>
  <cp:lastModifiedBy>Stacy Murtagh</cp:lastModifiedBy>
  <cp:revision>2</cp:revision>
  <dcterms:created xsi:type="dcterms:W3CDTF">2018-10-05T15:23:00Z</dcterms:created>
  <dcterms:modified xsi:type="dcterms:W3CDTF">2018-10-05T15:23:00Z</dcterms:modified>
</cp:coreProperties>
</file>